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DC501BB" w:rsidR="00DF3965" w:rsidRDefault="00DF3965" w:rsidP="00DF3965">
      <w:pPr>
        <w:jc w:val="center"/>
        <w:rPr>
          <w:b/>
          <w:bCs/>
          <w:sz w:val="28"/>
          <w:szCs w:val="28"/>
        </w:rPr>
      </w:pPr>
      <w:r w:rsidRPr="00CE2FBA">
        <w:rPr>
          <w:b/>
          <w:bCs/>
          <w:sz w:val="28"/>
          <w:szCs w:val="28"/>
        </w:rPr>
        <w:t xml:space="preserve">ASSIGNMENT </w:t>
      </w:r>
      <w:r w:rsidR="005E00AD">
        <w:rPr>
          <w:b/>
          <w:bCs/>
          <w:sz w:val="28"/>
          <w:szCs w:val="28"/>
        </w:rPr>
        <w:t>1</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miraguha)</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p w14:paraId="4B7D0E93" w14:textId="77777777" w:rsidR="001A1068" w:rsidRDefault="001A1068" w:rsidP="001A1068">
      <w:pPr>
        <w:rPr>
          <w:sz w:val="28"/>
          <w:szCs w:val="28"/>
        </w:rPr>
      </w:pPr>
    </w:p>
    <w:p w14:paraId="17A4E8EF" w14:textId="77777777" w:rsidR="001A1068" w:rsidRPr="00196C4F" w:rsidRDefault="001A1068" w:rsidP="001A1068">
      <w:pPr>
        <w:pStyle w:val="ListParagraph"/>
        <w:numPr>
          <w:ilvl w:val="0"/>
          <w:numId w:val="4"/>
        </w:numPr>
        <w:rPr>
          <w:b/>
          <w:bCs/>
          <w:sz w:val="28"/>
          <w:szCs w:val="28"/>
        </w:rPr>
      </w:pPr>
      <w:r w:rsidRPr="00196C4F">
        <w:rPr>
          <w:b/>
          <w:bCs/>
          <w:sz w:val="28"/>
          <w:szCs w:val="28"/>
        </w:rPr>
        <w:t>Libraries Used:</w:t>
      </w:r>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152FDEB1" w14:textId="199BEF70" w:rsidR="00886566" w:rsidRDefault="00886566" w:rsidP="001A1068">
      <w:pPr>
        <w:pStyle w:val="ListParagraph"/>
        <w:rPr>
          <w:sz w:val="28"/>
          <w:szCs w:val="28"/>
        </w:rPr>
      </w:pPr>
      <w:r>
        <w:rPr>
          <w:sz w:val="28"/>
          <w:szCs w:val="28"/>
        </w:rPr>
        <w:t xml:space="preserve">Math – mathematical </w:t>
      </w:r>
      <w:r w:rsidR="00D902D7">
        <w:rPr>
          <w:sz w:val="28"/>
          <w:szCs w:val="28"/>
        </w:rPr>
        <w:t>python module</w:t>
      </w:r>
      <w:r>
        <w:rPr>
          <w:sz w:val="28"/>
          <w:szCs w:val="28"/>
        </w:rPr>
        <w:t xml:space="preserve"> that provides useful math functions in python i.e. </w:t>
      </w:r>
      <w:r w:rsidR="002E212E">
        <w:rPr>
          <w:sz w:val="28"/>
          <w:szCs w:val="28"/>
        </w:rPr>
        <w:t>exponential function</w:t>
      </w:r>
      <w:r w:rsidR="00D902D7">
        <w:rPr>
          <w:sz w:val="28"/>
          <w:szCs w:val="28"/>
        </w:rPr>
        <w:t>.</w:t>
      </w:r>
      <w:r w:rsidR="00D902D7">
        <w:rPr>
          <w:sz w:val="28"/>
          <w:szCs w:val="28"/>
        </w:rPr>
        <w:fldChar w:fldCharType="begin"/>
      </w:r>
      <w:r w:rsidR="00D902D7">
        <w:rPr>
          <w:sz w:val="28"/>
          <w:szCs w:val="28"/>
        </w:rPr>
        <w:instrText xml:space="preserve"> ADDIN ZOTERO_ITEM CSL_CITATION {"citationID":"nQ1Rrzzz","properties":{"formattedCitation":"[3]","plainCitation":"[3]","noteIndex":0},"citationItems":[{"id":61,"uris":["http://zotero.org/users/14711549/items/79CJT5GV"],"itemData":{"id":61,"type":"webpage","abstract":"This module provides access to the mathematical functions defined by the C standard. These functions cannot be used with complex numbers; use the functions of the same name from the cmath module if...","container-title":"Python documentation","language":"en","title":"math — Mathematical functions","URL":"https://docs.python.org/3/library/math.html","accessed":{"date-parts":[["2024",9,1]]}}}],"schema":"https://github.com/citation-style-language/schema/raw/master/csl-citation.json"} </w:instrText>
      </w:r>
      <w:r w:rsidR="00D902D7">
        <w:rPr>
          <w:sz w:val="28"/>
          <w:szCs w:val="28"/>
        </w:rPr>
        <w:fldChar w:fldCharType="separate"/>
      </w:r>
      <w:r w:rsidR="00D902D7" w:rsidRPr="00D902D7">
        <w:rPr>
          <w:rFonts w:ascii="Aptos" w:hAnsi="Aptos"/>
          <w:sz w:val="28"/>
        </w:rPr>
        <w:t>[3]</w:t>
      </w:r>
      <w:r w:rsidR="00D902D7">
        <w:rPr>
          <w:sz w:val="28"/>
          <w:szCs w:val="28"/>
        </w:rPr>
        <w:fldChar w:fldCharType="end"/>
      </w:r>
    </w:p>
    <w:p w14:paraId="47649DA9" w14:textId="4EB8DF07" w:rsidR="002F38FA" w:rsidRDefault="002F38FA" w:rsidP="001A1068">
      <w:pPr>
        <w:pStyle w:val="ListParagraph"/>
        <w:rPr>
          <w:sz w:val="28"/>
          <w:szCs w:val="28"/>
        </w:rPr>
      </w:pPr>
      <w:r>
        <w:rPr>
          <w:sz w:val="28"/>
          <w:szCs w:val="28"/>
        </w:rPr>
        <w:t>Numpy – a simple yet powerful data structure provided in python.</w:t>
      </w:r>
      <w:r>
        <w:rPr>
          <w:sz w:val="28"/>
          <w:szCs w:val="28"/>
        </w:rPr>
        <w:fldChar w:fldCharType="begin"/>
      </w:r>
      <w:r>
        <w:rPr>
          <w:sz w:val="28"/>
          <w:szCs w:val="28"/>
        </w:rPr>
        <w:instrText xml:space="preserve"> ADDIN ZOTERO_ITEM CSL_CITATION {"citationID":"KiJdDSN5","properties":{"formattedCitation":"[4]","plainCitation":"[4]","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Pr="002F38FA">
        <w:rPr>
          <w:rFonts w:ascii="Aptos" w:hAnsi="Aptos"/>
          <w:sz w:val="28"/>
        </w:rPr>
        <w:t>[4]</w:t>
      </w:r>
      <w:r>
        <w:rPr>
          <w:sz w:val="28"/>
          <w:szCs w:val="28"/>
        </w:rPr>
        <w:fldChar w:fldCharType="end"/>
      </w:r>
    </w:p>
    <w:p w14:paraId="2F6228E5" w14:textId="77777777" w:rsidR="001A1068" w:rsidRPr="00130705" w:rsidRDefault="001A1068" w:rsidP="00130705">
      <w:pPr>
        <w:rPr>
          <w:sz w:val="28"/>
          <w:szCs w:val="28"/>
        </w:rPr>
      </w:pPr>
    </w:p>
    <w:p w14:paraId="79C8161F" w14:textId="57646CFA" w:rsidR="00CE2FBA" w:rsidRPr="00DF3F88" w:rsidRDefault="00CE2FBA" w:rsidP="00DF3F88">
      <w:pPr>
        <w:pStyle w:val="ListParagraph"/>
        <w:numPr>
          <w:ilvl w:val="0"/>
          <w:numId w:val="4"/>
        </w:numPr>
        <w:rPr>
          <w:sz w:val="28"/>
          <w:szCs w:val="28"/>
        </w:rPr>
      </w:pPr>
      <w:r w:rsidRPr="00DF3F88">
        <w:rPr>
          <w:b/>
          <w:bCs/>
          <w:sz w:val="28"/>
          <w:szCs w:val="28"/>
        </w:rPr>
        <w:t>Introduction:</w:t>
      </w:r>
    </w:p>
    <w:p w14:paraId="35AD9C64" w14:textId="63C7AA90" w:rsidR="00E52683" w:rsidRDefault="00DF3F88" w:rsidP="001A1068">
      <w:pPr>
        <w:ind w:left="720"/>
        <w:rPr>
          <w:sz w:val="28"/>
          <w:szCs w:val="28"/>
        </w:rPr>
      </w:pPr>
      <w:r w:rsidRPr="00DF3F88">
        <w:rPr>
          <w:sz w:val="28"/>
          <w:szCs w:val="28"/>
        </w:rPr>
        <w:t xml:space="preserve">This report details the completion of Assignment </w:t>
      </w:r>
      <w:r w:rsidR="001A1068">
        <w:rPr>
          <w:sz w:val="28"/>
          <w:szCs w:val="28"/>
        </w:rPr>
        <w:t>1</w:t>
      </w:r>
      <w:r w:rsidRPr="00DF3F88">
        <w:rPr>
          <w:sz w:val="28"/>
          <w:szCs w:val="28"/>
        </w:rPr>
        <w:t>.</w:t>
      </w:r>
      <w:r w:rsidR="001A1068">
        <w:rPr>
          <w:sz w:val="28"/>
          <w:szCs w:val="28"/>
        </w:rPr>
        <w:t xml:space="preserve">  Assignment 1 requests answers to 10 critical thinking and data analytical questions.</w:t>
      </w:r>
    </w:p>
    <w:p w14:paraId="2AB04883" w14:textId="77777777" w:rsidR="001A1068" w:rsidRDefault="001A1068" w:rsidP="001A1068">
      <w:pPr>
        <w:ind w:left="720"/>
        <w:rPr>
          <w:sz w:val="28"/>
          <w:szCs w:val="28"/>
        </w:rPr>
      </w:pPr>
    </w:p>
    <w:p w14:paraId="1BC257C9" w14:textId="6A7BB10C" w:rsidR="00DF3F88" w:rsidRPr="00E52683" w:rsidRDefault="00DF3F88" w:rsidP="00E52683">
      <w:pPr>
        <w:pStyle w:val="ListParagraph"/>
        <w:numPr>
          <w:ilvl w:val="0"/>
          <w:numId w:val="4"/>
        </w:numPr>
        <w:rPr>
          <w:b/>
          <w:bCs/>
          <w:sz w:val="28"/>
          <w:szCs w:val="28"/>
        </w:rPr>
      </w:pPr>
      <w:r w:rsidRPr="00E52683">
        <w:rPr>
          <w:b/>
          <w:bCs/>
          <w:sz w:val="28"/>
          <w:szCs w:val="28"/>
        </w:rPr>
        <w:t>Objective</w:t>
      </w:r>
    </w:p>
    <w:p w14:paraId="47ACC7EC" w14:textId="69B480AF" w:rsidR="001A1068" w:rsidRDefault="001A1068" w:rsidP="006B13E6">
      <w:pPr>
        <w:pStyle w:val="ListParagraph"/>
        <w:numPr>
          <w:ilvl w:val="0"/>
          <w:numId w:val="16"/>
        </w:numPr>
        <w:rPr>
          <w:sz w:val="28"/>
          <w:szCs w:val="28"/>
        </w:rPr>
      </w:pPr>
      <w:r>
        <w:rPr>
          <w:sz w:val="28"/>
          <w:szCs w:val="28"/>
        </w:rPr>
        <w:t>The objective</w:t>
      </w:r>
      <w:r w:rsidR="006C5B2A">
        <w:rPr>
          <w:sz w:val="28"/>
          <w:szCs w:val="28"/>
        </w:rPr>
        <w:t xml:space="preserve"> </w:t>
      </w:r>
      <w:r>
        <w:rPr>
          <w:sz w:val="28"/>
          <w:szCs w:val="28"/>
        </w:rPr>
        <w:t xml:space="preserve">is </w:t>
      </w:r>
      <w:r w:rsidR="006C5B2A">
        <w:rPr>
          <w:sz w:val="28"/>
          <w:szCs w:val="28"/>
        </w:rPr>
        <w:t>to demonstrate, with full evidence, that I completed this assignment and demonstrate a full understanding of each step in the process including textual descriptions of each result and insights that can be gained.</w:t>
      </w:r>
    </w:p>
    <w:p w14:paraId="14184A31" w14:textId="77777777" w:rsidR="00D93B0B" w:rsidRDefault="00D93B0B" w:rsidP="00D93B0B">
      <w:pPr>
        <w:pStyle w:val="ListParagraph"/>
        <w:rPr>
          <w:sz w:val="28"/>
          <w:szCs w:val="28"/>
        </w:rPr>
      </w:pPr>
    </w:p>
    <w:p w14:paraId="0CD1456A" w14:textId="643F20A1" w:rsidR="005759C6" w:rsidRDefault="005759C6" w:rsidP="005759C6">
      <w:pPr>
        <w:rPr>
          <w:b/>
          <w:bCs/>
          <w:sz w:val="28"/>
          <w:szCs w:val="28"/>
        </w:rPr>
      </w:pPr>
      <w:r w:rsidRPr="005759C6">
        <w:rPr>
          <w:b/>
          <w:bCs/>
          <w:sz w:val="28"/>
          <w:szCs w:val="28"/>
        </w:rPr>
        <w:t>Question 1 Report:</w:t>
      </w:r>
    </w:p>
    <w:p w14:paraId="268666A9" w14:textId="675A648B" w:rsidR="005759C6" w:rsidRPr="005759C6" w:rsidRDefault="005759C6" w:rsidP="005759C6">
      <w:pPr>
        <w:rPr>
          <w:sz w:val="28"/>
          <w:szCs w:val="28"/>
        </w:rPr>
      </w:pPr>
      <w:r w:rsidRPr="005759C6">
        <w:rPr>
          <w:sz w:val="28"/>
          <w:szCs w:val="28"/>
        </w:rPr>
        <w:t>Question: A piece of paper is 1mm thick. Assuming you can fold it as many</w:t>
      </w:r>
      <w:r w:rsidRPr="005759C6">
        <w:rPr>
          <w:sz w:val="28"/>
          <w:szCs w:val="28"/>
        </w:rPr>
        <w:br/>
        <w:t>times as you want, how many folds would it take to exceed the</w:t>
      </w:r>
      <w:r w:rsidRPr="005759C6">
        <w:rPr>
          <w:sz w:val="28"/>
          <w:szCs w:val="28"/>
        </w:rPr>
        <w:br/>
        <w:t>height of Mount Everest at 8,848 m?</w:t>
      </w:r>
    </w:p>
    <w:p w14:paraId="3FFB2BD0" w14:textId="77777777" w:rsidR="005759C6" w:rsidRPr="00D93B0B" w:rsidRDefault="005759C6" w:rsidP="00D93B0B">
      <w:pPr>
        <w:pStyle w:val="ListParagraph"/>
        <w:rPr>
          <w:sz w:val="28"/>
          <w:szCs w:val="28"/>
        </w:rPr>
      </w:pPr>
    </w:p>
    <w:p w14:paraId="0A73386D" w14:textId="5A09DEC3" w:rsidR="00D93B0B" w:rsidRPr="00E52683" w:rsidRDefault="00D93B0B" w:rsidP="00196C4F">
      <w:pPr>
        <w:pStyle w:val="ListParagraph"/>
        <w:numPr>
          <w:ilvl w:val="0"/>
          <w:numId w:val="4"/>
        </w:numPr>
        <w:rPr>
          <w:b/>
          <w:bCs/>
          <w:sz w:val="28"/>
          <w:szCs w:val="28"/>
        </w:rPr>
      </w:pPr>
      <w:r w:rsidRPr="00E52683">
        <w:rPr>
          <w:b/>
          <w:bCs/>
          <w:sz w:val="28"/>
          <w:szCs w:val="28"/>
        </w:rPr>
        <w:t>Methodology</w:t>
      </w:r>
    </w:p>
    <w:p w14:paraId="4F128033" w14:textId="4D09977F" w:rsidR="00D93B0B" w:rsidRPr="005759C6" w:rsidRDefault="005759C6" w:rsidP="00196C4F">
      <w:pPr>
        <w:pStyle w:val="ListParagraph"/>
        <w:numPr>
          <w:ilvl w:val="1"/>
          <w:numId w:val="4"/>
        </w:numPr>
        <w:ind w:left="1080"/>
        <w:rPr>
          <w:sz w:val="28"/>
          <w:szCs w:val="28"/>
        </w:rPr>
      </w:pPr>
      <w:r w:rsidRPr="005759C6">
        <w:rPr>
          <w:sz w:val="28"/>
          <w:szCs w:val="28"/>
        </w:rPr>
        <w:lastRenderedPageBreak/>
        <w:t xml:space="preserve">Finding </w:t>
      </w:r>
      <w:r>
        <w:rPr>
          <w:sz w:val="28"/>
          <w:szCs w:val="28"/>
        </w:rPr>
        <w:t xml:space="preserve">the number of </w:t>
      </w:r>
      <w:r w:rsidR="00D902D7">
        <w:rPr>
          <w:sz w:val="28"/>
          <w:szCs w:val="28"/>
        </w:rPr>
        <w:t>folds,</w:t>
      </w:r>
      <w:r>
        <w:rPr>
          <w:sz w:val="28"/>
          <w:szCs w:val="28"/>
        </w:rPr>
        <w:t xml:space="preserve"> it would take to exceed a given height</w:t>
      </w:r>
      <w:r w:rsidR="00D902D7">
        <w:rPr>
          <w:sz w:val="28"/>
          <w:szCs w:val="28"/>
        </w:rPr>
        <w:t>.</w:t>
      </w:r>
    </w:p>
    <w:p w14:paraId="13C87FD7" w14:textId="77777777" w:rsidR="005759C6" w:rsidRDefault="00D93B0B" w:rsidP="00196C4F">
      <w:pPr>
        <w:pStyle w:val="ListParagraph"/>
        <w:numPr>
          <w:ilvl w:val="0"/>
          <w:numId w:val="10"/>
        </w:numPr>
        <w:ind w:left="1440"/>
        <w:rPr>
          <w:sz w:val="28"/>
          <w:szCs w:val="28"/>
        </w:rPr>
      </w:pPr>
      <w:r w:rsidRPr="00D93B0B">
        <w:rPr>
          <w:sz w:val="28"/>
          <w:szCs w:val="28"/>
        </w:rPr>
        <w:t xml:space="preserve">Approach: </w:t>
      </w:r>
    </w:p>
    <w:p w14:paraId="4467F586" w14:textId="433CEFCE" w:rsidR="00D93B0B" w:rsidRDefault="005759C6" w:rsidP="005759C6">
      <w:pPr>
        <w:pStyle w:val="ListParagraph"/>
        <w:numPr>
          <w:ilvl w:val="0"/>
          <w:numId w:val="10"/>
        </w:numPr>
        <w:rPr>
          <w:sz w:val="28"/>
          <w:szCs w:val="28"/>
        </w:rPr>
      </w:pPr>
      <w:r>
        <w:rPr>
          <w:sz w:val="28"/>
          <w:szCs w:val="28"/>
        </w:rPr>
        <w:t xml:space="preserve">Defines key variables i.e paper thickness, everestHeight. </w:t>
      </w:r>
    </w:p>
    <w:p w14:paraId="163174DC" w14:textId="4F42FCA9" w:rsidR="005759C6" w:rsidRDefault="005759C6" w:rsidP="005759C6">
      <w:pPr>
        <w:pStyle w:val="ListParagraph"/>
        <w:numPr>
          <w:ilvl w:val="0"/>
          <w:numId w:val="10"/>
        </w:numPr>
        <w:rPr>
          <w:sz w:val="28"/>
          <w:szCs w:val="28"/>
        </w:rPr>
      </w:pPr>
      <w:r>
        <w:rPr>
          <w:sz w:val="28"/>
          <w:szCs w:val="28"/>
        </w:rPr>
        <w:t>Converted the thickness of paper to meters so it matches the unit of the height of Mount Everest.</w:t>
      </w:r>
    </w:p>
    <w:p w14:paraId="56D2DE21" w14:textId="5866C45A" w:rsidR="005759C6" w:rsidRDefault="005759C6" w:rsidP="005759C6">
      <w:pPr>
        <w:pStyle w:val="ListParagraph"/>
        <w:numPr>
          <w:ilvl w:val="0"/>
          <w:numId w:val="10"/>
        </w:numPr>
        <w:rPr>
          <w:sz w:val="28"/>
          <w:szCs w:val="28"/>
        </w:rPr>
      </w:pPr>
      <w:r>
        <w:rPr>
          <w:sz w:val="28"/>
          <w:szCs w:val="28"/>
        </w:rPr>
        <w:t xml:space="preserve">Exponentially increase the paper thickness up to </w:t>
      </w:r>
      <w:r w:rsidR="00810038">
        <w:rPr>
          <w:sz w:val="28"/>
          <w:szCs w:val="28"/>
        </w:rPr>
        <w:t>a</w:t>
      </w:r>
      <w:r>
        <w:rPr>
          <w:sz w:val="28"/>
          <w:szCs w:val="28"/>
        </w:rPr>
        <w:t xml:space="preserve"> point where any other fold would exceed the height of Everest.</w:t>
      </w:r>
    </w:p>
    <w:p w14:paraId="4C227AEF" w14:textId="6D877CE1" w:rsidR="005759C6" w:rsidRPr="00D93B0B" w:rsidRDefault="005759C6" w:rsidP="005759C6">
      <w:pPr>
        <w:pStyle w:val="ListParagraph"/>
        <w:numPr>
          <w:ilvl w:val="0"/>
          <w:numId w:val="10"/>
        </w:numPr>
        <w:rPr>
          <w:sz w:val="28"/>
          <w:szCs w:val="28"/>
        </w:rPr>
      </w:pPr>
      <w:r>
        <w:rPr>
          <w:sz w:val="28"/>
          <w:szCs w:val="28"/>
        </w:rPr>
        <w:t>Display the number of folds up to this point.</w:t>
      </w:r>
    </w:p>
    <w:p w14:paraId="1F6372F5" w14:textId="77777777" w:rsidR="00D93B0B" w:rsidRDefault="00D93B0B" w:rsidP="00E52683">
      <w:pPr>
        <w:ind w:left="495"/>
        <w:rPr>
          <w:b/>
          <w:bCs/>
          <w:sz w:val="28"/>
          <w:szCs w:val="28"/>
        </w:rPr>
      </w:pPr>
    </w:p>
    <w:p w14:paraId="4D86828C" w14:textId="6ECF6514" w:rsidR="00CE2FBA" w:rsidRPr="00FE10B8" w:rsidRDefault="00CE2FBA" w:rsidP="00FE10B8">
      <w:pPr>
        <w:pStyle w:val="ListParagraph"/>
        <w:numPr>
          <w:ilvl w:val="0"/>
          <w:numId w:val="4"/>
        </w:numPr>
        <w:rPr>
          <w:sz w:val="28"/>
          <w:szCs w:val="28"/>
        </w:rPr>
      </w:pPr>
      <w:r w:rsidRPr="00FE10B8">
        <w:rPr>
          <w:b/>
          <w:bCs/>
          <w:sz w:val="28"/>
          <w:szCs w:val="28"/>
        </w:rPr>
        <w:t>Results:</w:t>
      </w:r>
    </w:p>
    <w:p w14:paraId="30796DB9" w14:textId="5B4D6555" w:rsidR="00FE10B8" w:rsidRDefault="00810038" w:rsidP="00FE10B8">
      <w:pPr>
        <w:pStyle w:val="ListParagraph"/>
        <w:numPr>
          <w:ilvl w:val="1"/>
          <w:numId w:val="4"/>
        </w:numPr>
        <w:ind w:left="1080"/>
        <w:rPr>
          <w:sz w:val="28"/>
          <w:szCs w:val="28"/>
        </w:rPr>
      </w:pPr>
      <w:r>
        <w:rPr>
          <w:sz w:val="28"/>
          <w:szCs w:val="28"/>
        </w:rPr>
        <w:t>Finding number of folds</w:t>
      </w:r>
    </w:p>
    <w:p w14:paraId="609972D7" w14:textId="53038DC7" w:rsidR="00FA6DB2" w:rsidRPr="00FA6DB2" w:rsidRDefault="00810038" w:rsidP="00FA6DB2">
      <w:pPr>
        <w:pStyle w:val="ListParagraph"/>
        <w:ind w:left="1080"/>
        <w:rPr>
          <w:sz w:val="28"/>
          <w:szCs w:val="28"/>
        </w:rPr>
      </w:pPr>
      <w:r>
        <w:rPr>
          <w:sz w:val="28"/>
          <w:szCs w:val="28"/>
        </w:rPr>
        <w:t xml:space="preserve">Through the use of a loop, I found the folds to get close to the height of Mount Everest. I then added 1 extra fold to my folds counter because that extra fold would mean exceeding the height of Mount Everest. The </w:t>
      </w:r>
      <w:r w:rsidR="00FF01EF">
        <w:rPr>
          <w:sz w:val="28"/>
          <w:szCs w:val="28"/>
        </w:rPr>
        <w:t xml:space="preserve">total </w:t>
      </w:r>
      <w:r>
        <w:rPr>
          <w:sz w:val="28"/>
          <w:szCs w:val="28"/>
        </w:rPr>
        <w:t>number of fold</w:t>
      </w:r>
      <w:r w:rsidR="00FF01EF">
        <w:rPr>
          <w:sz w:val="28"/>
          <w:szCs w:val="28"/>
        </w:rPr>
        <w:t>s are then displayed.</w:t>
      </w:r>
    </w:p>
    <w:p w14:paraId="3D5025CA" w14:textId="77777777" w:rsidR="00FA6DB2" w:rsidRDefault="00FA6DB2" w:rsidP="00FE10B8">
      <w:pPr>
        <w:pStyle w:val="ListParagraph"/>
        <w:ind w:left="1080"/>
        <w:rPr>
          <w:sz w:val="28"/>
          <w:szCs w:val="28"/>
        </w:rPr>
      </w:pPr>
    </w:p>
    <w:p w14:paraId="5CDFCBE2" w14:textId="66F0C205" w:rsidR="00FA6DB2" w:rsidRDefault="00FA6DB2" w:rsidP="00FE10B8">
      <w:pPr>
        <w:pStyle w:val="ListParagraph"/>
        <w:ind w:left="1080"/>
        <w:rPr>
          <w:sz w:val="28"/>
          <w:szCs w:val="28"/>
        </w:rPr>
      </w:pPr>
      <w:r w:rsidRPr="00FA6DB2">
        <w:rPr>
          <w:noProof/>
          <w:sz w:val="28"/>
          <w:szCs w:val="28"/>
        </w:rPr>
        <w:drawing>
          <wp:inline distT="0" distB="0" distL="0" distR="0" wp14:anchorId="4E082537" wp14:editId="68ACD2F5">
            <wp:extent cx="4935311"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36258" b="-3712"/>
                    <a:stretch/>
                  </pic:blipFill>
                  <pic:spPr bwMode="auto">
                    <a:xfrm>
                      <a:off x="0" y="0"/>
                      <a:ext cx="4951386" cy="372685"/>
                    </a:xfrm>
                    <a:prstGeom prst="rect">
                      <a:avLst/>
                    </a:prstGeom>
                    <a:ln>
                      <a:noFill/>
                    </a:ln>
                    <a:extLst>
                      <a:ext uri="{53640926-AAD7-44D8-BBD7-CCE9431645EC}">
                        <a14:shadowObscured xmlns:a14="http://schemas.microsoft.com/office/drawing/2010/main"/>
                      </a:ext>
                    </a:extLst>
                  </pic:spPr>
                </pic:pic>
              </a:graphicData>
            </a:graphic>
          </wp:inline>
        </w:drawing>
      </w:r>
    </w:p>
    <w:p w14:paraId="4D7174D2" w14:textId="4C65DBAC" w:rsidR="00FA6DB2" w:rsidRPr="00FA6DB2" w:rsidRDefault="00FA6DB2" w:rsidP="00FA6DB2">
      <w:pPr>
        <w:pStyle w:val="ListParagraph"/>
        <w:ind w:left="1080"/>
        <w:jc w:val="center"/>
        <w:rPr>
          <w:i/>
          <w:iCs/>
        </w:rPr>
      </w:pPr>
      <w:r w:rsidRPr="00FA6DB2">
        <w:rPr>
          <w:i/>
          <w:iCs/>
        </w:rPr>
        <w:t>Question 1: Snapshot showing code output</w:t>
      </w:r>
    </w:p>
    <w:p w14:paraId="0C0928DC" w14:textId="77777777" w:rsidR="001A642E" w:rsidRPr="00FF01EF" w:rsidRDefault="001A642E" w:rsidP="00FF01EF">
      <w:pPr>
        <w:rPr>
          <w:sz w:val="28"/>
          <w:szCs w:val="28"/>
        </w:rPr>
      </w:pPr>
    </w:p>
    <w:p w14:paraId="3F0737AA" w14:textId="77777777" w:rsidR="001A642E" w:rsidRPr="0065366A" w:rsidRDefault="00DF3F88" w:rsidP="001A642E">
      <w:pPr>
        <w:pStyle w:val="ListParagraph"/>
        <w:numPr>
          <w:ilvl w:val="0"/>
          <w:numId w:val="4"/>
        </w:numPr>
        <w:rPr>
          <w:sz w:val="28"/>
          <w:szCs w:val="28"/>
        </w:rPr>
      </w:pPr>
      <w:r w:rsidRPr="00FE10B8">
        <w:rPr>
          <w:b/>
          <w:bCs/>
          <w:sz w:val="28"/>
          <w:szCs w:val="28"/>
        </w:rPr>
        <w:t>Analysis and Insights</w:t>
      </w:r>
    </w:p>
    <w:p w14:paraId="17F8C6DC" w14:textId="71977CF3" w:rsidR="0065366A" w:rsidRDefault="00FF01EF" w:rsidP="0065366A">
      <w:pPr>
        <w:pStyle w:val="ListParagraph"/>
        <w:numPr>
          <w:ilvl w:val="1"/>
          <w:numId w:val="4"/>
        </w:numPr>
        <w:ind w:left="1080"/>
        <w:rPr>
          <w:sz w:val="28"/>
          <w:szCs w:val="28"/>
        </w:rPr>
      </w:pPr>
      <w:r>
        <w:rPr>
          <w:sz w:val="28"/>
          <w:szCs w:val="28"/>
        </w:rPr>
        <w:t>Exponential Behavior of paper folds</w:t>
      </w:r>
    </w:p>
    <w:p w14:paraId="51EFCBB6" w14:textId="5268D8C9" w:rsidR="00113185" w:rsidRDefault="00FF01EF" w:rsidP="00972E8E">
      <w:pPr>
        <w:pStyle w:val="ListParagraph"/>
        <w:numPr>
          <w:ilvl w:val="0"/>
          <w:numId w:val="13"/>
        </w:numPr>
        <w:rPr>
          <w:sz w:val="28"/>
          <w:szCs w:val="28"/>
        </w:rPr>
      </w:pPr>
      <w:r>
        <w:rPr>
          <w:sz w:val="28"/>
          <w:szCs w:val="28"/>
        </w:rPr>
        <w:t xml:space="preserve">It was learnt that papers once folded double in thickness </w:t>
      </w:r>
      <w:r w:rsidR="002D6ECB">
        <w:rPr>
          <w:sz w:val="28"/>
          <w:szCs w:val="28"/>
        </w:rPr>
        <w:t>each time. With this new knowledge, it would then be observed that this behavior can be called exponential growth.</w:t>
      </w:r>
      <w:r w:rsidR="00972E8E">
        <w:rPr>
          <w:sz w:val="28"/>
          <w:szCs w:val="28"/>
        </w:rPr>
        <w:fldChar w:fldCharType="begin"/>
      </w:r>
      <w:r w:rsidR="002F38FA">
        <w:rPr>
          <w:sz w:val="28"/>
          <w:szCs w:val="28"/>
        </w:rPr>
        <w:instrText xml:space="preserve"> ADDIN ZOTERO_ITEM CSL_CITATION {"citationID":"okhKhdAT","properties":{"formattedCitation":"[5]","plainCitation":"[5]","noteIndex":0},"citationItems":[{"id":52,"uris":["http://zotero.org/users/14711549/items/GSW6UG7P"],"itemData":{"id":52,"type":"webpage","abstract":"When my son was near the end of his primary school years, I thought that it was time that I should impart some of my Weird Freaky Science Wisdom - and have a little bit of fun as well","genre":"item","language":"en-AU","license":"https://www.abc.net.au/common/copyrigh.htm","note":"Last Modified: 2010-05-14T17:09:00+10:00","title":"Folding paper","URL":"https://www.abc.net.au/science/articles/2005/12/21/1523497.htm","author":[{"family":"Kruszelnicki","given":"Karl S."}],"accessed":{"date-parts":[["2024",9,1]]},"issued":{"date-parts":[["2005",12,21]]}}}],"schema":"https://github.com/citation-style-language/schema/raw/master/csl-citation.json"} </w:instrText>
      </w:r>
      <w:r w:rsidR="00972E8E">
        <w:rPr>
          <w:sz w:val="28"/>
          <w:szCs w:val="28"/>
        </w:rPr>
        <w:fldChar w:fldCharType="separate"/>
      </w:r>
      <w:r w:rsidR="002F38FA" w:rsidRPr="002F38FA">
        <w:rPr>
          <w:rFonts w:ascii="Aptos" w:hAnsi="Aptos"/>
          <w:sz w:val="28"/>
        </w:rPr>
        <w:t>[5]</w:t>
      </w:r>
      <w:r w:rsidR="00972E8E">
        <w:rPr>
          <w:sz w:val="28"/>
          <w:szCs w:val="28"/>
        </w:rPr>
        <w:fldChar w:fldCharType="end"/>
      </w:r>
    </w:p>
    <w:p w14:paraId="5CEEC88F" w14:textId="77777777" w:rsidR="00972E8E" w:rsidRDefault="00972E8E" w:rsidP="00972E8E">
      <w:pPr>
        <w:pStyle w:val="ListParagraph"/>
        <w:ind w:left="1440"/>
        <w:rPr>
          <w:sz w:val="28"/>
          <w:szCs w:val="28"/>
        </w:rPr>
      </w:pPr>
    </w:p>
    <w:p w14:paraId="05DA5F71" w14:textId="0917A9DB" w:rsidR="00851AA2" w:rsidRDefault="00851AA2" w:rsidP="00851AA2">
      <w:pPr>
        <w:rPr>
          <w:b/>
          <w:bCs/>
          <w:sz w:val="28"/>
          <w:szCs w:val="28"/>
        </w:rPr>
      </w:pPr>
      <w:bookmarkStart w:id="0" w:name="_Hlk176129094"/>
      <w:r w:rsidRPr="005759C6">
        <w:rPr>
          <w:b/>
          <w:bCs/>
          <w:sz w:val="28"/>
          <w:szCs w:val="28"/>
        </w:rPr>
        <w:t xml:space="preserve">Question </w:t>
      </w:r>
      <w:r w:rsidR="00972E8E">
        <w:rPr>
          <w:b/>
          <w:bCs/>
          <w:sz w:val="28"/>
          <w:szCs w:val="28"/>
        </w:rPr>
        <w:t>2</w:t>
      </w:r>
      <w:r w:rsidRPr="005759C6">
        <w:rPr>
          <w:b/>
          <w:bCs/>
          <w:sz w:val="28"/>
          <w:szCs w:val="28"/>
        </w:rPr>
        <w:t xml:space="preserve"> Report:</w:t>
      </w:r>
    </w:p>
    <w:p w14:paraId="56469BC1" w14:textId="77777777" w:rsidR="00335C9A" w:rsidRPr="00335C9A" w:rsidRDefault="00851AA2" w:rsidP="00335C9A">
      <w:pPr>
        <w:rPr>
          <w:sz w:val="28"/>
          <w:szCs w:val="28"/>
        </w:rPr>
      </w:pPr>
      <w:r w:rsidRPr="005759C6">
        <w:rPr>
          <w:sz w:val="28"/>
          <w:szCs w:val="28"/>
        </w:rPr>
        <w:t xml:space="preserve">Question: </w:t>
      </w:r>
      <w:r w:rsidR="00335C9A" w:rsidRPr="00335C9A">
        <w:rPr>
          <w:sz w:val="28"/>
          <w:szCs w:val="28"/>
        </w:rPr>
        <w:t>The volume of water in a reservoir decreases at an exponential</w:t>
      </w:r>
    </w:p>
    <w:p w14:paraId="6DD2139A" w14:textId="77777777" w:rsidR="00335C9A" w:rsidRPr="00335C9A" w:rsidRDefault="00335C9A" w:rsidP="00335C9A">
      <w:pPr>
        <w:rPr>
          <w:sz w:val="28"/>
          <w:szCs w:val="28"/>
        </w:rPr>
      </w:pPr>
      <w:r w:rsidRPr="00335C9A">
        <w:rPr>
          <w:sz w:val="28"/>
          <w:szCs w:val="28"/>
        </w:rPr>
        <w:lastRenderedPageBreak/>
        <w:t>rate, following v(t) = v(0)exp(-at) with a=0.1. How much time, t,</w:t>
      </w:r>
    </w:p>
    <w:p w14:paraId="2F46E8A4" w14:textId="77777777" w:rsidR="00335C9A" w:rsidRPr="00335C9A" w:rsidRDefault="00335C9A" w:rsidP="00335C9A">
      <w:pPr>
        <w:rPr>
          <w:sz w:val="28"/>
          <w:szCs w:val="28"/>
        </w:rPr>
      </w:pPr>
      <w:r w:rsidRPr="00335C9A">
        <w:rPr>
          <w:sz w:val="28"/>
          <w:szCs w:val="28"/>
        </w:rPr>
        <w:t>does it take for the volume to decrease to less than one half of its</w:t>
      </w:r>
    </w:p>
    <w:p w14:paraId="09B9DE0D" w14:textId="4E57B26B" w:rsidR="00851AA2" w:rsidRPr="00D93B0B" w:rsidRDefault="00335C9A" w:rsidP="00335C9A">
      <w:pPr>
        <w:rPr>
          <w:sz w:val="28"/>
          <w:szCs w:val="28"/>
        </w:rPr>
      </w:pPr>
      <w:r w:rsidRPr="00335C9A">
        <w:rPr>
          <w:sz w:val="28"/>
          <w:szCs w:val="28"/>
        </w:rPr>
        <w:t>initial volume, v(0)?</w:t>
      </w:r>
    </w:p>
    <w:p w14:paraId="3A884634" w14:textId="77777777" w:rsidR="00851AA2" w:rsidRPr="00E52683" w:rsidRDefault="00851AA2" w:rsidP="00851AA2">
      <w:pPr>
        <w:pStyle w:val="ListParagraph"/>
        <w:numPr>
          <w:ilvl w:val="0"/>
          <w:numId w:val="4"/>
        </w:numPr>
        <w:rPr>
          <w:b/>
          <w:bCs/>
          <w:sz w:val="28"/>
          <w:szCs w:val="28"/>
        </w:rPr>
      </w:pPr>
      <w:r w:rsidRPr="00E52683">
        <w:rPr>
          <w:b/>
          <w:bCs/>
          <w:sz w:val="28"/>
          <w:szCs w:val="28"/>
        </w:rPr>
        <w:t>Methodology</w:t>
      </w:r>
    </w:p>
    <w:p w14:paraId="18FA1C8C" w14:textId="79CAAE1B" w:rsidR="00851AA2" w:rsidRPr="005759C6" w:rsidRDefault="005138EB" w:rsidP="00851AA2">
      <w:pPr>
        <w:pStyle w:val="ListParagraph"/>
        <w:numPr>
          <w:ilvl w:val="1"/>
          <w:numId w:val="4"/>
        </w:numPr>
        <w:ind w:left="1080"/>
        <w:rPr>
          <w:sz w:val="28"/>
          <w:szCs w:val="28"/>
        </w:rPr>
      </w:pPr>
      <w:r>
        <w:rPr>
          <w:sz w:val="28"/>
          <w:szCs w:val="28"/>
        </w:rPr>
        <w:t>Finding the time at which volume of water is half its initial volume</w:t>
      </w:r>
    </w:p>
    <w:p w14:paraId="4E25F0AA" w14:textId="77777777" w:rsidR="00851AA2" w:rsidRDefault="00851AA2" w:rsidP="00851AA2">
      <w:pPr>
        <w:pStyle w:val="ListParagraph"/>
        <w:numPr>
          <w:ilvl w:val="0"/>
          <w:numId w:val="10"/>
        </w:numPr>
        <w:ind w:left="1440"/>
        <w:rPr>
          <w:sz w:val="28"/>
          <w:szCs w:val="28"/>
        </w:rPr>
      </w:pPr>
      <w:r w:rsidRPr="00D93B0B">
        <w:rPr>
          <w:sz w:val="28"/>
          <w:szCs w:val="28"/>
        </w:rPr>
        <w:t xml:space="preserve">Approach: </w:t>
      </w:r>
    </w:p>
    <w:p w14:paraId="208E8061" w14:textId="1FB304F4" w:rsidR="00851AA2" w:rsidRDefault="005138EB" w:rsidP="00851AA2">
      <w:pPr>
        <w:pStyle w:val="ListParagraph"/>
        <w:numPr>
          <w:ilvl w:val="0"/>
          <w:numId w:val="10"/>
        </w:numPr>
        <w:rPr>
          <w:sz w:val="28"/>
          <w:szCs w:val="28"/>
        </w:rPr>
      </w:pPr>
      <w:r>
        <w:rPr>
          <w:sz w:val="28"/>
          <w:szCs w:val="28"/>
        </w:rPr>
        <w:t>We assume that a is 0.1. a represents the decay constant in the exponential equation.</w:t>
      </w:r>
    </w:p>
    <w:p w14:paraId="3C4ECED4" w14:textId="2FF87087" w:rsidR="005138EB" w:rsidRDefault="005138EB" w:rsidP="00851AA2">
      <w:pPr>
        <w:pStyle w:val="ListParagraph"/>
        <w:numPr>
          <w:ilvl w:val="0"/>
          <w:numId w:val="10"/>
        </w:numPr>
        <w:rPr>
          <w:sz w:val="28"/>
          <w:szCs w:val="28"/>
        </w:rPr>
      </w:pPr>
      <w:r>
        <w:rPr>
          <w:sz w:val="28"/>
          <w:szCs w:val="28"/>
        </w:rPr>
        <w:t>We also recognize that time t will be equal to v(0)/2. v(0) being the initial volume.</w:t>
      </w:r>
    </w:p>
    <w:p w14:paraId="0041CDF0" w14:textId="382A5C08" w:rsidR="005138EB" w:rsidRDefault="005138EB" w:rsidP="00851AA2">
      <w:pPr>
        <w:pStyle w:val="ListParagraph"/>
        <w:numPr>
          <w:ilvl w:val="0"/>
          <w:numId w:val="10"/>
        </w:numPr>
        <w:rPr>
          <w:sz w:val="28"/>
          <w:szCs w:val="28"/>
        </w:rPr>
      </w:pPr>
      <w:r>
        <w:rPr>
          <w:sz w:val="28"/>
          <w:szCs w:val="28"/>
        </w:rPr>
        <w:t>We can then re-arrange the formula using the half-life formula from the exponential equation. Resulting into t = ln(2)/a.</w:t>
      </w:r>
    </w:p>
    <w:p w14:paraId="095F3BDF" w14:textId="2BF33A2A" w:rsidR="005138EB" w:rsidRDefault="005138EB" w:rsidP="00851AA2">
      <w:pPr>
        <w:pStyle w:val="ListParagraph"/>
        <w:numPr>
          <w:ilvl w:val="0"/>
          <w:numId w:val="10"/>
        </w:numPr>
        <w:rPr>
          <w:sz w:val="28"/>
          <w:szCs w:val="28"/>
        </w:rPr>
      </w:pPr>
      <w:r>
        <w:rPr>
          <w:sz w:val="28"/>
          <w:szCs w:val="28"/>
        </w:rPr>
        <w:t xml:space="preserve">ln(2) is the </w:t>
      </w:r>
      <w:r w:rsidR="00632491">
        <w:rPr>
          <w:sz w:val="28"/>
          <w:szCs w:val="28"/>
        </w:rPr>
        <w:t>N</w:t>
      </w:r>
      <w:r>
        <w:rPr>
          <w:sz w:val="28"/>
          <w:szCs w:val="28"/>
        </w:rPr>
        <w:t xml:space="preserve">atural </w:t>
      </w:r>
      <w:r w:rsidR="00632491">
        <w:rPr>
          <w:sz w:val="28"/>
          <w:szCs w:val="28"/>
        </w:rPr>
        <w:t>L</w:t>
      </w:r>
      <w:r>
        <w:rPr>
          <w:sz w:val="28"/>
          <w:szCs w:val="28"/>
        </w:rPr>
        <w:t>ogarithm of 2 and in our code we use the log function to represent this.</w:t>
      </w:r>
      <w:r w:rsidR="00632491">
        <w:rPr>
          <w:sz w:val="28"/>
          <w:szCs w:val="28"/>
        </w:rPr>
        <w:fldChar w:fldCharType="begin"/>
      </w:r>
      <w:r w:rsidR="002F38FA">
        <w:rPr>
          <w:sz w:val="28"/>
          <w:szCs w:val="28"/>
        </w:rPr>
        <w:instrText xml:space="preserve"> ADDIN ZOTERO_ITEM CSL_CITATION {"citationID":"SVCnbkJ5","properties":{"formattedCitation":"[6]","plainCitation":"[6]","noteIndex":0},"citationItems":[{"id":67,"uris":["http://zotero.org/users/14711549/items/8AJA4SJX"],"itemData":{"id":67,"type":"entry-encyclopedia","abstract":"A quantity is subject to exponential decay if it decreases at a rate proportional to its current value.  Symbolically, this process can be expressed by the following differential equation, where N is the quantity and λ (lambda) is a positive rate called the exponential decay constant, disintegration constant, rate constant, or transformation constant:\n\n  \n    \n      \n        \n          \n            \n              d\n              N\n            \n            \n              d\n              t\n            \n          \n        \n        =\n        −\n        λ\n        N\n        .\n      \n    \n    {\\displaystyle {\\frac {dN}{dt}}=-\\lambda N.}\n  \n\nThe solution to this equation (see derivation below) is:\n\n  \n    \n      \n        N\n        (\n        t\n        )\n        =\n        \n          N\n          \n            0\n          \n        \n        \n          e\n          \n            −\n            λ\n            t\n          \n        \n        ,\n      \n    \n    {\\displaystyle N(t)=N_{0}e^{-\\lambda t},}\n  \n\nwhere N(t) is the quantity at time t, N0 = N(0) is the initial quantity, that is, the quantity at time t = 0.","container-title":"Wikipedia","language":"en","license":"Creative Commons Attribution-ShareAlike License","note":"Page Version ID: 1227744550","source":"Wikipedia","title":"Exponential decay","URL":"https://en.wikipedia.org/w/index.php?title=Exponential_decay&amp;oldid=1227744550","accessed":{"date-parts":[["2024",9,1]]},"issued":{"date-parts":[["2024",6,7]]}}}],"schema":"https://github.com/citation-style-language/schema/raw/master/csl-citation.json"} </w:instrText>
      </w:r>
      <w:r w:rsidR="00632491">
        <w:rPr>
          <w:sz w:val="28"/>
          <w:szCs w:val="28"/>
        </w:rPr>
        <w:fldChar w:fldCharType="separate"/>
      </w:r>
      <w:r w:rsidR="002F38FA" w:rsidRPr="002F38FA">
        <w:rPr>
          <w:rFonts w:ascii="Aptos" w:hAnsi="Aptos"/>
          <w:sz w:val="28"/>
        </w:rPr>
        <w:t>[6]</w:t>
      </w:r>
      <w:r w:rsidR="00632491">
        <w:rPr>
          <w:sz w:val="28"/>
          <w:szCs w:val="28"/>
        </w:rPr>
        <w:fldChar w:fldCharType="end"/>
      </w:r>
    </w:p>
    <w:p w14:paraId="53D1962F" w14:textId="3591859C" w:rsidR="005138EB" w:rsidRDefault="005138EB" w:rsidP="00851AA2">
      <w:pPr>
        <w:pStyle w:val="ListParagraph"/>
        <w:numPr>
          <w:ilvl w:val="0"/>
          <w:numId w:val="10"/>
        </w:numPr>
        <w:rPr>
          <w:sz w:val="28"/>
          <w:szCs w:val="28"/>
        </w:rPr>
      </w:pPr>
      <w:r>
        <w:rPr>
          <w:sz w:val="28"/>
          <w:szCs w:val="28"/>
        </w:rPr>
        <w:t>This way</w:t>
      </w:r>
      <w:r w:rsidR="00FC333D">
        <w:rPr>
          <w:sz w:val="28"/>
          <w:szCs w:val="28"/>
        </w:rPr>
        <w:t>, we can now assume any volume of water i.e</w:t>
      </w:r>
      <w:r w:rsidR="004307A5">
        <w:rPr>
          <w:sz w:val="28"/>
          <w:szCs w:val="28"/>
        </w:rPr>
        <w:t>.</w:t>
      </w:r>
      <w:r w:rsidR="00FC333D">
        <w:rPr>
          <w:sz w:val="28"/>
          <w:szCs w:val="28"/>
        </w:rPr>
        <w:t xml:space="preserve"> 22,777 to give us time t which is approximately 6.931</w:t>
      </w:r>
    </w:p>
    <w:p w14:paraId="564B0657" w14:textId="77777777" w:rsidR="00851AA2" w:rsidRDefault="00851AA2" w:rsidP="00851AA2">
      <w:pPr>
        <w:ind w:left="495"/>
        <w:rPr>
          <w:b/>
          <w:bCs/>
          <w:sz w:val="28"/>
          <w:szCs w:val="28"/>
        </w:rPr>
      </w:pPr>
    </w:p>
    <w:p w14:paraId="173F15F1" w14:textId="77777777" w:rsidR="00851AA2" w:rsidRPr="00FE10B8" w:rsidRDefault="00851AA2" w:rsidP="00851AA2">
      <w:pPr>
        <w:pStyle w:val="ListParagraph"/>
        <w:numPr>
          <w:ilvl w:val="0"/>
          <w:numId w:val="4"/>
        </w:numPr>
        <w:rPr>
          <w:sz w:val="28"/>
          <w:szCs w:val="28"/>
        </w:rPr>
      </w:pPr>
      <w:r w:rsidRPr="00FE10B8">
        <w:rPr>
          <w:b/>
          <w:bCs/>
          <w:sz w:val="28"/>
          <w:szCs w:val="28"/>
        </w:rPr>
        <w:t>Results:</w:t>
      </w:r>
    </w:p>
    <w:p w14:paraId="6A398C53" w14:textId="7C30372A" w:rsidR="00851AA2" w:rsidRDefault="00632491" w:rsidP="00851AA2">
      <w:pPr>
        <w:pStyle w:val="ListParagraph"/>
        <w:numPr>
          <w:ilvl w:val="1"/>
          <w:numId w:val="4"/>
        </w:numPr>
        <w:ind w:left="1080"/>
        <w:rPr>
          <w:sz w:val="28"/>
          <w:szCs w:val="28"/>
        </w:rPr>
      </w:pPr>
      <w:r>
        <w:rPr>
          <w:sz w:val="28"/>
          <w:szCs w:val="28"/>
        </w:rPr>
        <w:t>Finding time t</w:t>
      </w:r>
    </w:p>
    <w:p w14:paraId="731A7EC7" w14:textId="630C2551" w:rsidR="00632491" w:rsidRDefault="00632491" w:rsidP="00632491">
      <w:pPr>
        <w:pStyle w:val="ListParagraph"/>
        <w:ind w:left="1080"/>
        <w:rPr>
          <w:sz w:val="28"/>
          <w:szCs w:val="28"/>
        </w:rPr>
      </w:pPr>
      <w:r>
        <w:rPr>
          <w:sz w:val="28"/>
          <w:szCs w:val="28"/>
        </w:rPr>
        <w:t>Upon following the approach outlined above, we now know that any volume of water assumed will give use the approximate units of time it would take for that volume of water to reach half of its initial volume.</w:t>
      </w:r>
    </w:p>
    <w:p w14:paraId="294D7A44" w14:textId="76BC15C0" w:rsidR="00216419" w:rsidRDefault="00450B7E" w:rsidP="00216419">
      <w:pPr>
        <w:pStyle w:val="ListParagraph"/>
        <w:jc w:val="center"/>
        <w:rPr>
          <w:sz w:val="28"/>
          <w:szCs w:val="28"/>
        </w:rPr>
      </w:pPr>
      <w:r w:rsidRPr="00450B7E">
        <w:rPr>
          <w:noProof/>
          <w:sz w:val="28"/>
          <w:szCs w:val="28"/>
        </w:rPr>
        <w:drawing>
          <wp:inline distT="0" distB="0" distL="0" distR="0" wp14:anchorId="289B5F3D" wp14:editId="43A95533">
            <wp:extent cx="4147062" cy="314325"/>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51919" cy="314693"/>
                    </a:xfrm>
                    <a:prstGeom prst="rect">
                      <a:avLst/>
                    </a:prstGeom>
                  </pic:spPr>
                </pic:pic>
              </a:graphicData>
            </a:graphic>
          </wp:inline>
        </w:drawing>
      </w:r>
    </w:p>
    <w:p w14:paraId="1E4099A0" w14:textId="4BFCF925" w:rsidR="00216419" w:rsidRPr="00216419" w:rsidRDefault="00216419" w:rsidP="00216419">
      <w:pPr>
        <w:pStyle w:val="ListParagraph"/>
        <w:jc w:val="center"/>
        <w:rPr>
          <w:i/>
          <w:iCs/>
        </w:rPr>
      </w:pPr>
      <w:r w:rsidRPr="00216419">
        <w:rPr>
          <w:i/>
          <w:iCs/>
        </w:rPr>
        <w:t>Question 2: Snapshot showing code output</w:t>
      </w:r>
    </w:p>
    <w:p w14:paraId="790281ED" w14:textId="77777777" w:rsidR="00851AA2" w:rsidRDefault="00851AA2" w:rsidP="00851AA2">
      <w:pPr>
        <w:pStyle w:val="ListParagraph"/>
        <w:ind w:left="1080"/>
        <w:rPr>
          <w:sz w:val="28"/>
          <w:szCs w:val="28"/>
        </w:rPr>
      </w:pPr>
    </w:p>
    <w:p w14:paraId="703F65A5" w14:textId="77777777" w:rsidR="00851AA2" w:rsidRPr="0065366A" w:rsidRDefault="00851AA2" w:rsidP="00851AA2">
      <w:pPr>
        <w:pStyle w:val="ListParagraph"/>
        <w:numPr>
          <w:ilvl w:val="0"/>
          <w:numId w:val="4"/>
        </w:numPr>
        <w:rPr>
          <w:sz w:val="28"/>
          <w:szCs w:val="28"/>
        </w:rPr>
      </w:pPr>
      <w:r w:rsidRPr="00FE10B8">
        <w:rPr>
          <w:b/>
          <w:bCs/>
          <w:sz w:val="28"/>
          <w:szCs w:val="28"/>
        </w:rPr>
        <w:t>Analysis and Insights</w:t>
      </w:r>
    </w:p>
    <w:p w14:paraId="4B2B5138" w14:textId="594C041D" w:rsidR="00851AA2" w:rsidRDefault="00632491" w:rsidP="00851AA2">
      <w:pPr>
        <w:pStyle w:val="ListParagraph"/>
        <w:numPr>
          <w:ilvl w:val="1"/>
          <w:numId w:val="4"/>
        </w:numPr>
        <w:ind w:left="1080"/>
        <w:rPr>
          <w:sz w:val="28"/>
          <w:szCs w:val="28"/>
        </w:rPr>
      </w:pPr>
      <w:r>
        <w:rPr>
          <w:sz w:val="28"/>
          <w:szCs w:val="28"/>
        </w:rPr>
        <w:t>Exponential decay</w:t>
      </w:r>
    </w:p>
    <w:p w14:paraId="57D7A8EF" w14:textId="69B5D9EF" w:rsidR="00851AA2" w:rsidRPr="00113185" w:rsidRDefault="00632491" w:rsidP="00851AA2">
      <w:pPr>
        <w:pStyle w:val="ListParagraph"/>
        <w:numPr>
          <w:ilvl w:val="0"/>
          <w:numId w:val="13"/>
        </w:numPr>
        <w:rPr>
          <w:sz w:val="28"/>
          <w:szCs w:val="28"/>
        </w:rPr>
      </w:pPr>
      <w:r>
        <w:rPr>
          <w:sz w:val="28"/>
          <w:szCs w:val="28"/>
        </w:rPr>
        <w:lastRenderedPageBreak/>
        <w:t xml:space="preserve">The equation used represents exponential decay and it is surprising that any volume assumed produces the same half-life. </w:t>
      </w:r>
      <w:r>
        <w:rPr>
          <w:sz w:val="28"/>
          <w:szCs w:val="28"/>
        </w:rPr>
        <w:fldChar w:fldCharType="begin"/>
      </w:r>
      <w:r w:rsidR="002F38FA">
        <w:rPr>
          <w:sz w:val="28"/>
          <w:szCs w:val="28"/>
        </w:rPr>
        <w:instrText xml:space="preserve"> ADDIN ZOTERO_ITEM CSL_CITATION {"citationID":"FSzDvS7e","properties":{"formattedCitation":"[6]","plainCitation":"[6]","noteIndex":0},"citationItems":[{"id":67,"uris":["http://zotero.org/users/14711549/items/8AJA4SJX"],"itemData":{"id":67,"type":"entry-encyclopedia","abstract":"A quantity is subject to exponential decay if it decreases at a rate proportional to its current value.  Symbolically, this process can be expressed by the following differential equation, where N is the quantity and λ (lambda) is a positive rate called the exponential decay constant, disintegration constant, rate constant, or transformation constant:\n\n  \n    \n      \n        \n          \n            \n              d\n              N\n            \n            \n              d\n              t\n            \n          \n        \n        =\n        −\n        λ\n        N\n        .\n      \n    \n    {\\displaystyle {\\frac {dN}{dt}}=-\\lambda N.}\n  \n\nThe solution to this equation (see derivation below) is:\n\n  \n    \n      \n        N\n        (\n        t\n        )\n        =\n        \n          N\n          \n            0\n          \n        \n        \n          e\n          \n            −\n            λ\n            t\n          \n        \n        ,\n      \n    \n    {\\displaystyle N(t)=N_{0}e^{-\\lambda t},}\n  \n\nwhere N(t) is the quantity at time t, N0 = N(0) is the initial quantity, that is, the quantity at time t = 0.","container-title":"Wikipedia","language":"en","license":"Creative Commons Attribution-ShareAlike License","note":"Page Version ID: 1227744550","source":"Wikipedia","title":"Exponential decay","URL":"https://en.wikipedia.org/w/index.php?title=Exponential_decay&amp;oldid=1227744550","accessed":{"date-parts":[["2024",9,1]]},"issued":{"date-parts":[["2024",6,7]]}}}],"schema":"https://github.com/citation-style-language/schema/raw/master/csl-citation.json"} </w:instrText>
      </w:r>
      <w:r>
        <w:rPr>
          <w:sz w:val="28"/>
          <w:szCs w:val="28"/>
        </w:rPr>
        <w:fldChar w:fldCharType="separate"/>
      </w:r>
      <w:r w:rsidR="002F38FA" w:rsidRPr="002F38FA">
        <w:rPr>
          <w:rFonts w:ascii="Aptos" w:hAnsi="Aptos"/>
          <w:sz w:val="28"/>
        </w:rPr>
        <w:t>[6]</w:t>
      </w:r>
      <w:r>
        <w:rPr>
          <w:sz w:val="28"/>
          <w:szCs w:val="28"/>
        </w:rPr>
        <w:fldChar w:fldCharType="end"/>
      </w:r>
      <w:r>
        <w:rPr>
          <w:sz w:val="28"/>
          <w:szCs w:val="28"/>
        </w:rPr>
        <w:t xml:space="preserve"> For example, v(0) as 100 or 10 or 22,000 all produce the same units of time, approximately 6.931.</w:t>
      </w:r>
    </w:p>
    <w:bookmarkEnd w:id="0"/>
    <w:p w14:paraId="5EB21C66" w14:textId="77777777" w:rsidR="00851AA2" w:rsidRDefault="00851AA2" w:rsidP="00851AA2">
      <w:pPr>
        <w:ind w:left="1440"/>
        <w:rPr>
          <w:sz w:val="28"/>
          <w:szCs w:val="28"/>
        </w:rPr>
      </w:pPr>
    </w:p>
    <w:p w14:paraId="4C9999B8" w14:textId="48014E97" w:rsidR="00EA5986" w:rsidRDefault="00EA5986" w:rsidP="00EA5986">
      <w:pPr>
        <w:rPr>
          <w:b/>
          <w:bCs/>
          <w:sz w:val="28"/>
          <w:szCs w:val="28"/>
        </w:rPr>
      </w:pPr>
      <w:r w:rsidRPr="005759C6">
        <w:rPr>
          <w:b/>
          <w:bCs/>
          <w:sz w:val="28"/>
          <w:szCs w:val="28"/>
        </w:rPr>
        <w:t xml:space="preserve">Question </w:t>
      </w:r>
      <w:r>
        <w:rPr>
          <w:b/>
          <w:bCs/>
          <w:sz w:val="28"/>
          <w:szCs w:val="28"/>
        </w:rPr>
        <w:t>3</w:t>
      </w:r>
      <w:r w:rsidRPr="005759C6">
        <w:rPr>
          <w:b/>
          <w:bCs/>
          <w:sz w:val="28"/>
          <w:szCs w:val="28"/>
        </w:rPr>
        <w:t xml:space="preserve"> Report:</w:t>
      </w:r>
    </w:p>
    <w:p w14:paraId="5409A81A" w14:textId="77777777" w:rsidR="00F24442" w:rsidRPr="00F24442" w:rsidRDefault="00EA5986" w:rsidP="00F24442">
      <w:pPr>
        <w:rPr>
          <w:sz w:val="28"/>
          <w:szCs w:val="28"/>
        </w:rPr>
      </w:pPr>
      <w:r w:rsidRPr="005759C6">
        <w:rPr>
          <w:sz w:val="28"/>
          <w:szCs w:val="28"/>
        </w:rPr>
        <w:t xml:space="preserve">Question: </w:t>
      </w:r>
      <w:r w:rsidR="00F24442" w:rsidRPr="00F24442">
        <w:rPr>
          <w:sz w:val="28"/>
          <w:szCs w:val="28"/>
        </w:rPr>
        <w:t>If you deposit $100 in a bank account that offers an annualized</w:t>
      </w:r>
    </w:p>
    <w:p w14:paraId="1182BE4C" w14:textId="77777777" w:rsidR="00F24442" w:rsidRPr="00F24442" w:rsidRDefault="00F24442" w:rsidP="00F24442">
      <w:pPr>
        <w:rPr>
          <w:sz w:val="28"/>
          <w:szCs w:val="28"/>
        </w:rPr>
      </w:pPr>
      <w:r w:rsidRPr="00F24442">
        <w:rPr>
          <w:sz w:val="28"/>
          <w:szCs w:val="28"/>
        </w:rPr>
        <w:t>interest rate of 5% (compounded annually), how much money will</w:t>
      </w:r>
    </w:p>
    <w:p w14:paraId="5FCB1CB5" w14:textId="487007DB" w:rsidR="00F24442" w:rsidRPr="00F24442" w:rsidRDefault="00F24442" w:rsidP="00F24442">
      <w:pPr>
        <w:rPr>
          <w:sz w:val="28"/>
          <w:szCs w:val="28"/>
        </w:rPr>
      </w:pPr>
      <w:r w:rsidRPr="00F24442">
        <w:rPr>
          <w:sz w:val="28"/>
          <w:szCs w:val="28"/>
        </w:rPr>
        <w:t>you have (round to the $) after one, two, three, four and five years?</w:t>
      </w:r>
    </w:p>
    <w:p w14:paraId="79978481" w14:textId="7E21E74D" w:rsidR="00EA5986" w:rsidRPr="009278A5" w:rsidRDefault="00EA5986" w:rsidP="009278A5">
      <w:pPr>
        <w:pStyle w:val="ListParagraph"/>
        <w:numPr>
          <w:ilvl w:val="0"/>
          <w:numId w:val="4"/>
        </w:numPr>
        <w:rPr>
          <w:b/>
          <w:bCs/>
          <w:sz w:val="28"/>
          <w:szCs w:val="28"/>
        </w:rPr>
      </w:pPr>
      <w:r w:rsidRPr="009278A5">
        <w:rPr>
          <w:b/>
          <w:bCs/>
          <w:sz w:val="28"/>
          <w:szCs w:val="28"/>
        </w:rPr>
        <w:t>Methodology</w:t>
      </w:r>
    </w:p>
    <w:p w14:paraId="44C3488B" w14:textId="04831DCA" w:rsidR="00EA5986" w:rsidRPr="005759C6" w:rsidRDefault="00360044" w:rsidP="00EA5986">
      <w:pPr>
        <w:pStyle w:val="ListParagraph"/>
        <w:numPr>
          <w:ilvl w:val="1"/>
          <w:numId w:val="4"/>
        </w:numPr>
        <w:ind w:left="1080"/>
        <w:rPr>
          <w:sz w:val="28"/>
          <w:szCs w:val="28"/>
        </w:rPr>
      </w:pPr>
      <w:r>
        <w:rPr>
          <w:sz w:val="28"/>
          <w:szCs w:val="28"/>
        </w:rPr>
        <w:t>Utilizing the compound interest formula</w:t>
      </w:r>
    </w:p>
    <w:p w14:paraId="12C2C3C2" w14:textId="77777777" w:rsidR="00EA5986" w:rsidRDefault="00EA5986" w:rsidP="00EA5986">
      <w:pPr>
        <w:pStyle w:val="ListParagraph"/>
        <w:numPr>
          <w:ilvl w:val="0"/>
          <w:numId w:val="10"/>
        </w:numPr>
        <w:ind w:left="1440"/>
        <w:rPr>
          <w:sz w:val="28"/>
          <w:szCs w:val="28"/>
        </w:rPr>
      </w:pPr>
      <w:r w:rsidRPr="00D93B0B">
        <w:rPr>
          <w:sz w:val="28"/>
          <w:szCs w:val="28"/>
        </w:rPr>
        <w:t xml:space="preserve">Approach: </w:t>
      </w:r>
    </w:p>
    <w:p w14:paraId="564AB734" w14:textId="53558659" w:rsidR="00360044" w:rsidRPr="00360044" w:rsidRDefault="00360044" w:rsidP="00360044">
      <w:pPr>
        <w:pStyle w:val="ListParagraph"/>
        <w:numPr>
          <w:ilvl w:val="0"/>
          <w:numId w:val="10"/>
        </w:numPr>
        <w:rPr>
          <w:sz w:val="28"/>
          <w:szCs w:val="28"/>
        </w:rPr>
      </w:pPr>
      <w:r>
        <w:rPr>
          <w:sz w:val="28"/>
          <w:szCs w:val="28"/>
        </w:rPr>
        <w:t xml:space="preserve">We can use the compound interest formula </w:t>
      </w:r>
      <w:r w:rsidRPr="00360044">
        <w:rPr>
          <w:sz w:val="28"/>
          <w:szCs w:val="28"/>
        </w:rPr>
        <w:t>a=p(1+r/n)</w:t>
      </w:r>
      <w:r w:rsidRPr="00043820">
        <w:rPr>
          <w:sz w:val="28"/>
          <w:szCs w:val="28"/>
          <w:vertAlign w:val="superscript"/>
        </w:rPr>
        <w:t>nt</w:t>
      </w:r>
    </w:p>
    <w:p w14:paraId="54DC92FC" w14:textId="7B4E32FF" w:rsidR="00EA5986" w:rsidRDefault="00043820" w:rsidP="00043820">
      <w:pPr>
        <w:pStyle w:val="ListParagraph"/>
        <w:numPr>
          <w:ilvl w:val="0"/>
          <w:numId w:val="10"/>
        </w:numPr>
        <w:rPr>
          <w:sz w:val="28"/>
          <w:szCs w:val="28"/>
        </w:rPr>
      </w:pPr>
      <w:r>
        <w:rPr>
          <w:sz w:val="28"/>
          <w:szCs w:val="28"/>
        </w:rPr>
        <w:t xml:space="preserve">‘a’ is the annual compounding, ‘p’ is the principal, ‘r’ is the </w:t>
      </w:r>
      <w:r w:rsidR="009A4A65">
        <w:rPr>
          <w:sz w:val="28"/>
          <w:szCs w:val="28"/>
        </w:rPr>
        <w:t>annualized interest rate (as a decimal), ‘n’ is the number of months in a year, ‘t’ is the number of years</w:t>
      </w:r>
      <w:r w:rsidR="00793F2A">
        <w:rPr>
          <w:sz w:val="28"/>
          <w:szCs w:val="28"/>
        </w:rPr>
        <w:t>.</w:t>
      </w:r>
    </w:p>
    <w:p w14:paraId="54CA6C5A" w14:textId="007596E9" w:rsidR="00793F2A" w:rsidRPr="00043820" w:rsidRDefault="00793F2A" w:rsidP="00043820">
      <w:pPr>
        <w:pStyle w:val="ListParagraph"/>
        <w:numPr>
          <w:ilvl w:val="0"/>
          <w:numId w:val="10"/>
        </w:numPr>
        <w:rPr>
          <w:sz w:val="28"/>
          <w:szCs w:val="28"/>
        </w:rPr>
      </w:pPr>
      <w:r>
        <w:rPr>
          <w:sz w:val="28"/>
          <w:szCs w:val="28"/>
        </w:rPr>
        <w:t>With this formula, we can also use a loop to get the annual compounding at the end of each year of the 5 year period.</w:t>
      </w:r>
    </w:p>
    <w:p w14:paraId="7593B07C" w14:textId="77777777" w:rsidR="00EA5986" w:rsidRDefault="00EA5986" w:rsidP="00EA5986">
      <w:pPr>
        <w:ind w:left="495"/>
        <w:rPr>
          <w:b/>
          <w:bCs/>
          <w:sz w:val="28"/>
          <w:szCs w:val="28"/>
        </w:rPr>
      </w:pPr>
    </w:p>
    <w:p w14:paraId="3DE68746" w14:textId="77777777" w:rsidR="00EA5986" w:rsidRPr="00FE10B8" w:rsidRDefault="00EA5986" w:rsidP="00EA5986">
      <w:pPr>
        <w:pStyle w:val="ListParagraph"/>
        <w:numPr>
          <w:ilvl w:val="0"/>
          <w:numId w:val="4"/>
        </w:numPr>
        <w:rPr>
          <w:sz w:val="28"/>
          <w:szCs w:val="28"/>
        </w:rPr>
      </w:pPr>
      <w:r w:rsidRPr="00FE10B8">
        <w:rPr>
          <w:b/>
          <w:bCs/>
          <w:sz w:val="28"/>
          <w:szCs w:val="28"/>
        </w:rPr>
        <w:t>Results:</w:t>
      </w:r>
    </w:p>
    <w:p w14:paraId="4FE05694" w14:textId="200973B3" w:rsidR="00EA5986" w:rsidRDefault="00EA5986" w:rsidP="00EA5986">
      <w:pPr>
        <w:pStyle w:val="ListParagraph"/>
        <w:numPr>
          <w:ilvl w:val="1"/>
          <w:numId w:val="4"/>
        </w:numPr>
        <w:ind w:left="1080"/>
        <w:rPr>
          <w:sz w:val="28"/>
          <w:szCs w:val="28"/>
        </w:rPr>
      </w:pPr>
      <w:r>
        <w:rPr>
          <w:sz w:val="28"/>
          <w:szCs w:val="28"/>
        </w:rPr>
        <w:t xml:space="preserve">Finding </w:t>
      </w:r>
      <w:r w:rsidR="00793F2A">
        <w:rPr>
          <w:sz w:val="28"/>
          <w:szCs w:val="28"/>
        </w:rPr>
        <w:t>compounded interest after each year of 5 year period</w:t>
      </w:r>
    </w:p>
    <w:p w14:paraId="6C6656E9" w14:textId="28656921" w:rsidR="00EA5986" w:rsidRDefault="00793F2A" w:rsidP="00793F2A">
      <w:pPr>
        <w:pStyle w:val="ListParagraph"/>
        <w:ind w:left="1080"/>
        <w:rPr>
          <w:sz w:val="28"/>
          <w:szCs w:val="28"/>
        </w:rPr>
      </w:pPr>
      <w:r>
        <w:rPr>
          <w:sz w:val="28"/>
          <w:szCs w:val="28"/>
        </w:rPr>
        <w:t>Upon applying the formula, we get the annualized interest added to the principal from the previous year. This is printed out for each year of the 5 year period.</w:t>
      </w:r>
    </w:p>
    <w:p w14:paraId="69839866" w14:textId="6672BC00" w:rsidR="00D86ADA" w:rsidRDefault="00D86ADA" w:rsidP="00D86ADA">
      <w:pPr>
        <w:pStyle w:val="ListParagraph"/>
        <w:jc w:val="center"/>
        <w:rPr>
          <w:sz w:val="28"/>
          <w:szCs w:val="28"/>
        </w:rPr>
      </w:pPr>
      <w:r w:rsidRPr="00D86ADA">
        <w:rPr>
          <w:noProof/>
          <w:sz w:val="28"/>
          <w:szCs w:val="28"/>
        </w:rPr>
        <w:lastRenderedPageBreak/>
        <w:drawing>
          <wp:inline distT="0" distB="0" distL="0" distR="0" wp14:anchorId="5AA32730" wp14:editId="34B8CC5D">
            <wp:extent cx="4495800" cy="1172818"/>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06305" cy="1175558"/>
                    </a:xfrm>
                    <a:prstGeom prst="rect">
                      <a:avLst/>
                    </a:prstGeom>
                  </pic:spPr>
                </pic:pic>
              </a:graphicData>
            </a:graphic>
          </wp:inline>
        </w:drawing>
      </w:r>
    </w:p>
    <w:p w14:paraId="724DC09E" w14:textId="738D9B4E" w:rsidR="00D86ADA" w:rsidRPr="00D86ADA" w:rsidRDefault="00D86ADA" w:rsidP="00D86ADA">
      <w:pPr>
        <w:pStyle w:val="ListParagraph"/>
        <w:jc w:val="center"/>
        <w:rPr>
          <w:i/>
          <w:iCs/>
        </w:rPr>
      </w:pPr>
      <w:r w:rsidRPr="00D86ADA">
        <w:rPr>
          <w:i/>
          <w:iCs/>
        </w:rPr>
        <w:t>Question 3: Snapshot showing code output</w:t>
      </w:r>
    </w:p>
    <w:p w14:paraId="2D211F1C" w14:textId="77777777" w:rsidR="00EA5986" w:rsidRDefault="00EA5986" w:rsidP="00EA5986">
      <w:pPr>
        <w:pStyle w:val="ListParagraph"/>
        <w:ind w:left="1080"/>
        <w:rPr>
          <w:sz w:val="28"/>
          <w:szCs w:val="28"/>
        </w:rPr>
      </w:pPr>
    </w:p>
    <w:p w14:paraId="6AB32F64" w14:textId="77777777" w:rsidR="00EA5986" w:rsidRPr="0065366A" w:rsidRDefault="00EA5986" w:rsidP="00EA5986">
      <w:pPr>
        <w:pStyle w:val="ListParagraph"/>
        <w:numPr>
          <w:ilvl w:val="0"/>
          <w:numId w:val="4"/>
        </w:numPr>
        <w:rPr>
          <w:sz w:val="28"/>
          <w:szCs w:val="28"/>
        </w:rPr>
      </w:pPr>
      <w:r w:rsidRPr="00FE10B8">
        <w:rPr>
          <w:b/>
          <w:bCs/>
          <w:sz w:val="28"/>
          <w:szCs w:val="28"/>
        </w:rPr>
        <w:t>Analysis and Insights</w:t>
      </w:r>
    </w:p>
    <w:p w14:paraId="772DEE56" w14:textId="05953501" w:rsidR="00EA5986" w:rsidRDefault="0026532C" w:rsidP="00EA5986">
      <w:pPr>
        <w:pStyle w:val="ListParagraph"/>
        <w:numPr>
          <w:ilvl w:val="1"/>
          <w:numId w:val="4"/>
        </w:numPr>
        <w:ind w:left="1080"/>
        <w:rPr>
          <w:sz w:val="28"/>
          <w:szCs w:val="28"/>
        </w:rPr>
      </w:pPr>
      <w:r>
        <w:rPr>
          <w:sz w:val="28"/>
          <w:szCs w:val="28"/>
        </w:rPr>
        <w:t>Annualized Compound Interest</w:t>
      </w:r>
    </w:p>
    <w:p w14:paraId="4ACA4566" w14:textId="77777777" w:rsidR="0026532C" w:rsidRDefault="0026532C" w:rsidP="00EA5986">
      <w:pPr>
        <w:pStyle w:val="ListParagraph"/>
        <w:numPr>
          <w:ilvl w:val="0"/>
          <w:numId w:val="13"/>
        </w:numPr>
        <w:rPr>
          <w:sz w:val="28"/>
          <w:szCs w:val="28"/>
        </w:rPr>
      </w:pPr>
      <w:r>
        <w:rPr>
          <w:sz w:val="28"/>
          <w:szCs w:val="28"/>
        </w:rPr>
        <w:t xml:space="preserve">With a simple formula you can get to know your return for a 5 year period without adding the interest of year manually after every end of the year. </w:t>
      </w:r>
    </w:p>
    <w:p w14:paraId="381D3F5F" w14:textId="459BAC91" w:rsidR="00EA5986" w:rsidRDefault="0026532C" w:rsidP="00EA5986">
      <w:pPr>
        <w:pStyle w:val="ListParagraph"/>
        <w:numPr>
          <w:ilvl w:val="0"/>
          <w:numId w:val="13"/>
        </w:numPr>
        <w:rPr>
          <w:sz w:val="28"/>
          <w:szCs w:val="28"/>
        </w:rPr>
      </w:pPr>
      <w:r>
        <w:rPr>
          <w:sz w:val="28"/>
          <w:szCs w:val="28"/>
        </w:rPr>
        <w:t>Noticeably, the interest return for a principal of $100 is approximately $5 dollars using an annualized compound interest of 5%.</w:t>
      </w:r>
    </w:p>
    <w:p w14:paraId="0F9F5A35" w14:textId="77777777" w:rsidR="00B34397" w:rsidRDefault="00B34397" w:rsidP="00B34397">
      <w:pPr>
        <w:rPr>
          <w:sz w:val="28"/>
          <w:szCs w:val="28"/>
        </w:rPr>
      </w:pPr>
    </w:p>
    <w:p w14:paraId="662FAA22" w14:textId="4A06CB54" w:rsidR="00B34397" w:rsidRDefault="00B34397" w:rsidP="00B34397">
      <w:pPr>
        <w:rPr>
          <w:b/>
          <w:bCs/>
          <w:sz w:val="28"/>
          <w:szCs w:val="28"/>
        </w:rPr>
      </w:pPr>
      <w:r w:rsidRPr="005759C6">
        <w:rPr>
          <w:b/>
          <w:bCs/>
          <w:sz w:val="28"/>
          <w:szCs w:val="28"/>
        </w:rPr>
        <w:t xml:space="preserve">Question </w:t>
      </w:r>
      <w:r>
        <w:rPr>
          <w:b/>
          <w:bCs/>
          <w:sz w:val="28"/>
          <w:szCs w:val="28"/>
        </w:rPr>
        <w:t>4</w:t>
      </w:r>
      <w:r w:rsidRPr="005759C6">
        <w:rPr>
          <w:b/>
          <w:bCs/>
          <w:sz w:val="28"/>
          <w:szCs w:val="28"/>
        </w:rPr>
        <w:t xml:space="preserve"> Report:</w:t>
      </w:r>
    </w:p>
    <w:p w14:paraId="7C1BB9D8" w14:textId="77777777" w:rsidR="00B34397" w:rsidRPr="00B34397" w:rsidRDefault="00B34397" w:rsidP="00B34397">
      <w:pPr>
        <w:rPr>
          <w:sz w:val="28"/>
          <w:szCs w:val="28"/>
        </w:rPr>
      </w:pPr>
      <w:r w:rsidRPr="005759C6">
        <w:rPr>
          <w:sz w:val="28"/>
          <w:szCs w:val="28"/>
        </w:rPr>
        <w:t xml:space="preserve">Question: </w:t>
      </w:r>
      <w:r w:rsidRPr="00B34397">
        <w:rPr>
          <w:sz w:val="28"/>
          <w:szCs w:val="28"/>
        </w:rPr>
        <w:t>Suppose you want to buy a car worth $20,000. A financial</w:t>
      </w:r>
    </w:p>
    <w:p w14:paraId="4EB591CC" w14:textId="77777777" w:rsidR="00B34397" w:rsidRPr="00B34397" w:rsidRDefault="00B34397" w:rsidP="00B34397">
      <w:pPr>
        <w:rPr>
          <w:sz w:val="28"/>
          <w:szCs w:val="28"/>
        </w:rPr>
      </w:pPr>
      <w:r w:rsidRPr="00B34397">
        <w:rPr>
          <w:sz w:val="28"/>
          <w:szCs w:val="28"/>
        </w:rPr>
        <w:t>institution can provide a loan with a monthly interest rate of 1%.</w:t>
      </w:r>
    </w:p>
    <w:p w14:paraId="26A7228B" w14:textId="77777777" w:rsidR="00B34397" w:rsidRPr="00B34397" w:rsidRDefault="00B34397" w:rsidP="00B34397">
      <w:pPr>
        <w:rPr>
          <w:sz w:val="28"/>
          <w:szCs w:val="28"/>
        </w:rPr>
      </w:pPr>
      <w:r w:rsidRPr="00B34397">
        <w:rPr>
          <w:sz w:val="28"/>
          <w:szCs w:val="28"/>
        </w:rPr>
        <w:t>What is the monthly payment to pay off the debt in one, two and</w:t>
      </w:r>
    </w:p>
    <w:p w14:paraId="3D5FAA60" w14:textId="77777777" w:rsidR="00B34397" w:rsidRDefault="00B34397" w:rsidP="00B34397">
      <w:pPr>
        <w:rPr>
          <w:sz w:val="28"/>
          <w:szCs w:val="28"/>
        </w:rPr>
      </w:pPr>
      <w:r w:rsidRPr="00B34397">
        <w:rPr>
          <w:sz w:val="28"/>
          <w:szCs w:val="28"/>
        </w:rPr>
        <w:t>three years (rounded to the nearest $)?</w:t>
      </w:r>
    </w:p>
    <w:p w14:paraId="0486A0B9" w14:textId="4A084546" w:rsidR="00B34397" w:rsidRPr="0067393A" w:rsidRDefault="00B34397" w:rsidP="0067393A">
      <w:pPr>
        <w:pStyle w:val="ListParagraph"/>
        <w:numPr>
          <w:ilvl w:val="0"/>
          <w:numId w:val="4"/>
        </w:numPr>
        <w:rPr>
          <w:b/>
          <w:bCs/>
          <w:sz w:val="28"/>
          <w:szCs w:val="28"/>
        </w:rPr>
      </w:pPr>
      <w:r w:rsidRPr="0067393A">
        <w:rPr>
          <w:b/>
          <w:bCs/>
          <w:sz w:val="28"/>
          <w:szCs w:val="28"/>
        </w:rPr>
        <w:t>Methodology</w:t>
      </w:r>
    </w:p>
    <w:p w14:paraId="3BD09E97" w14:textId="4580ABD6" w:rsidR="00B34397" w:rsidRPr="0067393A" w:rsidRDefault="0067393A" w:rsidP="0067393A">
      <w:pPr>
        <w:pStyle w:val="ListParagraph"/>
        <w:numPr>
          <w:ilvl w:val="0"/>
          <w:numId w:val="17"/>
        </w:numPr>
        <w:rPr>
          <w:sz w:val="28"/>
          <w:szCs w:val="28"/>
        </w:rPr>
      </w:pPr>
      <w:r w:rsidRPr="0067393A">
        <w:rPr>
          <w:sz w:val="28"/>
          <w:szCs w:val="28"/>
        </w:rPr>
        <w:t xml:space="preserve">Using the loan repayment formula </w:t>
      </w:r>
    </w:p>
    <w:p w14:paraId="4D60E856" w14:textId="77777777" w:rsidR="00B34397" w:rsidRDefault="00B34397" w:rsidP="00B34397">
      <w:pPr>
        <w:pStyle w:val="ListParagraph"/>
        <w:numPr>
          <w:ilvl w:val="0"/>
          <w:numId w:val="10"/>
        </w:numPr>
        <w:ind w:left="1440"/>
        <w:rPr>
          <w:sz w:val="28"/>
          <w:szCs w:val="28"/>
        </w:rPr>
      </w:pPr>
      <w:r w:rsidRPr="00D93B0B">
        <w:rPr>
          <w:sz w:val="28"/>
          <w:szCs w:val="28"/>
        </w:rPr>
        <w:t xml:space="preserve">Approach: </w:t>
      </w:r>
    </w:p>
    <w:p w14:paraId="19BE1126" w14:textId="0750E31C" w:rsidR="00B34397" w:rsidRPr="0067393A" w:rsidRDefault="0067393A" w:rsidP="0067393A">
      <w:pPr>
        <w:pStyle w:val="ListParagraph"/>
        <w:numPr>
          <w:ilvl w:val="0"/>
          <w:numId w:val="10"/>
        </w:numPr>
        <w:rPr>
          <w:sz w:val="28"/>
          <w:szCs w:val="28"/>
        </w:rPr>
      </w:pPr>
      <w:r w:rsidRPr="0067393A">
        <w:rPr>
          <w:sz w:val="28"/>
          <w:szCs w:val="28"/>
        </w:rPr>
        <w:t>We utilize the loan repayment formula: p=r(pv)/1-(1+R)</w:t>
      </w:r>
      <w:r w:rsidRPr="0067393A">
        <w:rPr>
          <w:sz w:val="28"/>
          <w:szCs w:val="28"/>
          <w:vertAlign w:val="superscript"/>
        </w:rPr>
        <w:t>-n</w:t>
      </w:r>
    </w:p>
    <w:p w14:paraId="63BAA3C2" w14:textId="13FFE831" w:rsidR="00B34397" w:rsidRDefault="0067393A" w:rsidP="00B34397">
      <w:pPr>
        <w:pStyle w:val="ListParagraph"/>
        <w:numPr>
          <w:ilvl w:val="0"/>
          <w:numId w:val="10"/>
        </w:numPr>
        <w:rPr>
          <w:sz w:val="28"/>
          <w:szCs w:val="28"/>
        </w:rPr>
      </w:pPr>
      <w:r>
        <w:rPr>
          <w:sz w:val="28"/>
          <w:szCs w:val="28"/>
        </w:rPr>
        <w:t>Where ‘p’ is the payment, ‘PV’ is the present value, ‘r’ is the rate per period, ‘n’ number of periods</w:t>
      </w:r>
    </w:p>
    <w:p w14:paraId="28589862" w14:textId="77777777" w:rsidR="0067393A" w:rsidRDefault="0067393A" w:rsidP="0067393A">
      <w:pPr>
        <w:pStyle w:val="ListParagraph"/>
        <w:rPr>
          <w:sz w:val="28"/>
          <w:szCs w:val="28"/>
        </w:rPr>
      </w:pPr>
    </w:p>
    <w:p w14:paraId="5B78702A" w14:textId="5B7B682E" w:rsidR="00B34397" w:rsidRPr="00FE10B8" w:rsidRDefault="00B34397" w:rsidP="00B34397">
      <w:pPr>
        <w:pStyle w:val="ListParagraph"/>
        <w:numPr>
          <w:ilvl w:val="0"/>
          <w:numId w:val="4"/>
        </w:numPr>
        <w:rPr>
          <w:sz w:val="28"/>
          <w:szCs w:val="28"/>
        </w:rPr>
      </w:pPr>
      <w:r w:rsidRPr="00FE10B8">
        <w:rPr>
          <w:b/>
          <w:bCs/>
          <w:sz w:val="28"/>
          <w:szCs w:val="28"/>
        </w:rPr>
        <w:lastRenderedPageBreak/>
        <w:t>Results:</w:t>
      </w:r>
    </w:p>
    <w:p w14:paraId="3673D3C0" w14:textId="365DDD3C" w:rsidR="00B34397" w:rsidRDefault="00B34397" w:rsidP="00B34397">
      <w:pPr>
        <w:pStyle w:val="ListParagraph"/>
        <w:numPr>
          <w:ilvl w:val="1"/>
          <w:numId w:val="4"/>
        </w:numPr>
        <w:ind w:left="1080"/>
        <w:rPr>
          <w:sz w:val="28"/>
          <w:szCs w:val="28"/>
        </w:rPr>
      </w:pPr>
      <w:r>
        <w:rPr>
          <w:sz w:val="28"/>
          <w:szCs w:val="28"/>
        </w:rPr>
        <w:t xml:space="preserve">Finding </w:t>
      </w:r>
      <w:r w:rsidR="0067393A">
        <w:rPr>
          <w:sz w:val="28"/>
          <w:szCs w:val="28"/>
        </w:rPr>
        <w:t>monthly contribution if the payment term was ‘n’ years.</w:t>
      </w:r>
    </w:p>
    <w:p w14:paraId="148F3416" w14:textId="4A7DEEE6" w:rsidR="00B34397" w:rsidRDefault="0067393A" w:rsidP="00B34397">
      <w:pPr>
        <w:pStyle w:val="ListParagraph"/>
        <w:ind w:left="1080"/>
        <w:rPr>
          <w:sz w:val="28"/>
          <w:szCs w:val="28"/>
        </w:rPr>
      </w:pPr>
      <w:r>
        <w:rPr>
          <w:sz w:val="28"/>
          <w:szCs w:val="28"/>
        </w:rPr>
        <w:t>Using the loan repayment formula, we found the monthly contribution to the car loan if the loan repayment period was 1 or 2 or 3 years.</w:t>
      </w:r>
    </w:p>
    <w:p w14:paraId="3C7B9D62" w14:textId="2432F57C" w:rsidR="006F428D" w:rsidRDefault="006F428D" w:rsidP="006F428D">
      <w:pPr>
        <w:pStyle w:val="ListParagraph"/>
        <w:jc w:val="center"/>
        <w:rPr>
          <w:sz w:val="28"/>
          <w:szCs w:val="28"/>
        </w:rPr>
      </w:pPr>
      <w:r w:rsidRPr="006F428D">
        <w:rPr>
          <w:noProof/>
          <w:sz w:val="28"/>
          <w:szCs w:val="28"/>
        </w:rPr>
        <w:drawing>
          <wp:inline distT="0" distB="0" distL="0" distR="0" wp14:anchorId="5200525D" wp14:editId="35B0F59E">
            <wp:extent cx="4514850" cy="60132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9536" cy="603279"/>
                    </a:xfrm>
                    <a:prstGeom prst="rect">
                      <a:avLst/>
                    </a:prstGeom>
                  </pic:spPr>
                </pic:pic>
              </a:graphicData>
            </a:graphic>
          </wp:inline>
        </w:drawing>
      </w:r>
    </w:p>
    <w:p w14:paraId="12A0D0DA" w14:textId="0E9CD7FC" w:rsidR="006F428D" w:rsidRPr="006F428D" w:rsidRDefault="006F428D" w:rsidP="006F428D">
      <w:pPr>
        <w:pStyle w:val="ListParagraph"/>
        <w:jc w:val="center"/>
        <w:rPr>
          <w:i/>
          <w:iCs/>
        </w:rPr>
      </w:pPr>
      <w:r w:rsidRPr="006F428D">
        <w:rPr>
          <w:i/>
          <w:iCs/>
        </w:rPr>
        <w:t>Question 4: Snapshot from code output</w:t>
      </w:r>
    </w:p>
    <w:p w14:paraId="77E3841C" w14:textId="77777777" w:rsidR="006F428D" w:rsidRDefault="006F428D" w:rsidP="00B34397">
      <w:pPr>
        <w:pStyle w:val="ListParagraph"/>
        <w:ind w:left="1080"/>
        <w:rPr>
          <w:sz w:val="28"/>
          <w:szCs w:val="28"/>
        </w:rPr>
      </w:pPr>
    </w:p>
    <w:p w14:paraId="54CDE078" w14:textId="77777777" w:rsidR="00B34397" w:rsidRDefault="00B34397" w:rsidP="00B34397">
      <w:pPr>
        <w:pStyle w:val="ListParagraph"/>
        <w:ind w:left="1080"/>
        <w:rPr>
          <w:sz w:val="28"/>
          <w:szCs w:val="28"/>
        </w:rPr>
      </w:pPr>
    </w:p>
    <w:p w14:paraId="7929496F" w14:textId="77777777" w:rsidR="00B34397" w:rsidRPr="0065366A" w:rsidRDefault="00B34397" w:rsidP="00B34397">
      <w:pPr>
        <w:pStyle w:val="ListParagraph"/>
        <w:numPr>
          <w:ilvl w:val="0"/>
          <w:numId w:val="4"/>
        </w:numPr>
        <w:rPr>
          <w:sz w:val="28"/>
          <w:szCs w:val="28"/>
        </w:rPr>
      </w:pPr>
      <w:r w:rsidRPr="00FE10B8">
        <w:rPr>
          <w:b/>
          <w:bCs/>
          <w:sz w:val="28"/>
          <w:szCs w:val="28"/>
        </w:rPr>
        <w:t>Analysis and Insights</w:t>
      </w:r>
    </w:p>
    <w:p w14:paraId="3FF33277" w14:textId="78363309" w:rsidR="00B34397" w:rsidRDefault="0067393A" w:rsidP="00B34397">
      <w:pPr>
        <w:pStyle w:val="ListParagraph"/>
        <w:numPr>
          <w:ilvl w:val="1"/>
          <w:numId w:val="4"/>
        </w:numPr>
        <w:ind w:left="1080"/>
        <w:rPr>
          <w:sz w:val="28"/>
          <w:szCs w:val="28"/>
        </w:rPr>
      </w:pPr>
      <w:r>
        <w:rPr>
          <w:sz w:val="28"/>
          <w:szCs w:val="28"/>
        </w:rPr>
        <w:t>Loan Repayment</w:t>
      </w:r>
    </w:p>
    <w:p w14:paraId="6FE3E4E8" w14:textId="5EA04AA2" w:rsidR="00B34397" w:rsidRPr="00113185" w:rsidRDefault="0067393A" w:rsidP="00B34397">
      <w:pPr>
        <w:pStyle w:val="ListParagraph"/>
        <w:numPr>
          <w:ilvl w:val="0"/>
          <w:numId w:val="13"/>
        </w:numPr>
        <w:rPr>
          <w:sz w:val="28"/>
          <w:szCs w:val="28"/>
        </w:rPr>
      </w:pPr>
      <w:r>
        <w:rPr>
          <w:sz w:val="28"/>
          <w:szCs w:val="28"/>
        </w:rPr>
        <w:t xml:space="preserve">Having utilized the formula for the repayment period, we observe that </w:t>
      </w:r>
      <w:r w:rsidR="00991FB9">
        <w:rPr>
          <w:sz w:val="28"/>
          <w:szCs w:val="28"/>
        </w:rPr>
        <w:t>I would pay more monthly if the payment term if shorter as opposed to a longer term</w:t>
      </w:r>
      <w:r w:rsidR="00B34397">
        <w:rPr>
          <w:sz w:val="28"/>
          <w:szCs w:val="28"/>
        </w:rPr>
        <w:t>.</w:t>
      </w:r>
    </w:p>
    <w:p w14:paraId="7DBE1A01" w14:textId="77777777" w:rsidR="00991FB9" w:rsidRDefault="00991FB9" w:rsidP="00851AA2">
      <w:pPr>
        <w:ind w:left="1440"/>
        <w:rPr>
          <w:sz w:val="28"/>
          <w:szCs w:val="28"/>
        </w:rPr>
      </w:pPr>
    </w:p>
    <w:p w14:paraId="5DA5718A" w14:textId="77777777" w:rsidR="00991FB9" w:rsidRDefault="00991FB9" w:rsidP="00851AA2">
      <w:pPr>
        <w:ind w:left="1440"/>
        <w:rPr>
          <w:sz w:val="28"/>
          <w:szCs w:val="28"/>
        </w:rPr>
      </w:pPr>
    </w:p>
    <w:p w14:paraId="6D88B163" w14:textId="77777777" w:rsidR="00991FB9" w:rsidRDefault="00991FB9" w:rsidP="00851AA2">
      <w:pPr>
        <w:ind w:left="1440"/>
        <w:rPr>
          <w:sz w:val="28"/>
          <w:szCs w:val="28"/>
        </w:rPr>
      </w:pPr>
    </w:p>
    <w:p w14:paraId="6E0E1657" w14:textId="196102D5" w:rsidR="00991FB9" w:rsidRDefault="00991FB9" w:rsidP="00991FB9">
      <w:pPr>
        <w:rPr>
          <w:b/>
          <w:bCs/>
          <w:sz w:val="28"/>
          <w:szCs w:val="28"/>
        </w:rPr>
      </w:pPr>
      <w:r w:rsidRPr="005759C6">
        <w:rPr>
          <w:b/>
          <w:bCs/>
          <w:sz w:val="28"/>
          <w:szCs w:val="28"/>
        </w:rPr>
        <w:t xml:space="preserve">Question </w:t>
      </w:r>
      <w:r>
        <w:rPr>
          <w:b/>
          <w:bCs/>
          <w:sz w:val="28"/>
          <w:szCs w:val="28"/>
        </w:rPr>
        <w:t>5</w:t>
      </w:r>
      <w:r w:rsidRPr="005759C6">
        <w:rPr>
          <w:b/>
          <w:bCs/>
          <w:sz w:val="28"/>
          <w:szCs w:val="28"/>
        </w:rPr>
        <w:t xml:space="preserve"> Report:</w:t>
      </w:r>
    </w:p>
    <w:p w14:paraId="780581A1" w14:textId="77777777" w:rsidR="006C217F" w:rsidRPr="006C217F" w:rsidRDefault="00991FB9" w:rsidP="006C217F">
      <w:pPr>
        <w:rPr>
          <w:sz w:val="28"/>
          <w:szCs w:val="28"/>
        </w:rPr>
      </w:pPr>
      <w:r w:rsidRPr="005759C6">
        <w:rPr>
          <w:sz w:val="28"/>
          <w:szCs w:val="28"/>
        </w:rPr>
        <w:t xml:space="preserve">Question: </w:t>
      </w:r>
      <w:r w:rsidR="006C217F" w:rsidRPr="006C217F">
        <w:rPr>
          <w:sz w:val="28"/>
          <w:szCs w:val="28"/>
        </w:rPr>
        <w:t>You are about to set up a new business and will invest $100,000.</w:t>
      </w:r>
    </w:p>
    <w:p w14:paraId="064AFA3F" w14:textId="77777777" w:rsidR="006C217F" w:rsidRPr="006C217F" w:rsidRDefault="006C217F" w:rsidP="006C217F">
      <w:pPr>
        <w:rPr>
          <w:sz w:val="28"/>
          <w:szCs w:val="28"/>
        </w:rPr>
      </w:pPr>
      <w:r w:rsidRPr="006C217F">
        <w:rPr>
          <w:sz w:val="28"/>
          <w:szCs w:val="28"/>
        </w:rPr>
        <w:t>On day one you expect to have 100 customers and the number of</w:t>
      </w:r>
    </w:p>
    <w:p w14:paraId="056F0700" w14:textId="77777777" w:rsidR="006C217F" w:rsidRPr="006C217F" w:rsidRDefault="006C217F" w:rsidP="006C217F">
      <w:pPr>
        <w:rPr>
          <w:sz w:val="28"/>
          <w:szCs w:val="28"/>
        </w:rPr>
      </w:pPr>
      <w:r w:rsidRPr="006C217F">
        <w:rPr>
          <w:sz w:val="28"/>
          <w:szCs w:val="28"/>
        </w:rPr>
        <w:t>customers will grow at a rate of 1% per day. If each customer</w:t>
      </w:r>
    </w:p>
    <w:p w14:paraId="0F6C42C0" w14:textId="77777777" w:rsidR="006C217F" w:rsidRPr="006C217F" w:rsidRDefault="006C217F" w:rsidP="006C217F">
      <w:pPr>
        <w:rPr>
          <w:sz w:val="28"/>
          <w:szCs w:val="28"/>
        </w:rPr>
      </w:pPr>
      <w:r w:rsidRPr="006C217F">
        <w:rPr>
          <w:sz w:val="28"/>
          <w:szCs w:val="28"/>
        </w:rPr>
        <w:t>provides profits of $10, how many days will it take to repay your</w:t>
      </w:r>
    </w:p>
    <w:p w14:paraId="4749789F" w14:textId="77777777" w:rsidR="006C217F" w:rsidRPr="006C217F" w:rsidRDefault="006C217F" w:rsidP="006C217F">
      <w:pPr>
        <w:rPr>
          <w:sz w:val="28"/>
          <w:szCs w:val="28"/>
        </w:rPr>
      </w:pPr>
      <w:r w:rsidRPr="006C217F">
        <w:rPr>
          <w:sz w:val="28"/>
          <w:szCs w:val="28"/>
        </w:rPr>
        <w:t>initial investment based on cumulated profits? Plot cumulated</w:t>
      </w:r>
    </w:p>
    <w:p w14:paraId="68A5406E" w14:textId="77777777" w:rsidR="006C217F" w:rsidRPr="006C217F" w:rsidRDefault="006C217F" w:rsidP="006C217F">
      <w:pPr>
        <w:rPr>
          <w:sz w:val="28"/>
          <w:szCs w:val="28"/>
        </w:rPr>
      </w:pPr>
      <w:r w:rsidRPr="006C217F">
        <w:rPr>
          <w:sz w:val="28"/>
          <w:szCs w:val="28"/>
        </w:rPr>
        <w:t>profits per day, show initial investment and mark breakeven day.</w:t>
      </w:r>
    </w:p>
    <w:p w14:paraId="2FCD022F" w14:textId="26A59F8B" w:rsidR="00991FB9" w:rsidRPr="00E52683" w:rsidRDefault="00991FB9" w:rsidP="006C217F">
      <w:pPr>
        <w:rPr>
          <w:b/>
          <w:bCs/>
          <w:sz w:val="28"/>
          <w:szCs w:val="28"/>
        </w:rPr>
      </w:pPr>
      <w:r w:rsidRPr="00E52683">
        <w:rPr>
          <w:b/>
          <w:bCs/>
          <w:sz w:val="28"/>
          <w:szCs w:val="28"/>
        </w:rPr>
        <w:t>Methodology</w:t>
      </w:r>
    </w:p>
    <w:p w14:paraId="66D98356" w14:textId="30CC822C" w:rsidR="00991FB9" w:rsidRPr="005759C6" w:rsidRDefault="001175B8" w:rsidP="006C217F">
      <w:pPr>
        <w:pStyle w:val="ListParagraph"/>
        <w:numPr>
          <w:ilvl w:val="0"/>
          <w:numId w:val="18"/>
        </w:numPr>
        <w:rPr>
          <w:sz w:val="28"/>
          <w:szCs w:val="28"/>
        </w:rPr>
      </w:pPr>
      <w:r>
        <w:rPr>
          <w:sz w:val="28"/>
          <w:szCs w:val="28"/>
        </w:rPr>
        <w:lastRenderedPageBreak/>
        <w:t>Find profits by exponential growth of customers</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1E1E745F" w14:textId="07D1AC62" w:rsidR="001175B8" w:rsidRDefault="001175B8" w:rsidP="00991FB9">
      <w:pPr>
        <w:pStyle w:val="ListParagraph"/>
        <w:numPr>
          <w:ilvl w:val="0"/>
          <w:numId w:val="10"/>
        </w:numPr>
        <w:rPr>
          <w:sz w:val="28"/>
          <w:szCs w:val="28"/>
        </w:rPr>
      </w:pPr>
      <w:r>
        <w:rPr>
          <w:sz w:val="28"/>
          <w:szCs w:val="28"/>
        </w:rPr>
        <w:t>We make sure to calculate the exponential growth of customers every day.</w:t>
      </w:r>
    </w:p>
    <w:p w14:paraId="0FB5F6C8" w14:textId="252E6CC9" w:rsidR="001175B8" w:rsidRDefault="001175B8" w:rsidP="00991FB9">
      <w:pPr>
        <w:pStyle w:val="ListParagraph"/>
        <w:numPr>
          <w:ilvl w:val="0"/>
          <w:numId w:val="10"/>
        </w:numPr>
        <w:rPr>
          <w:sz w:val="28"/>
          <w:szCs w:val="28"/>
        </w:rPr>
      </w:pPr>
      <w:r>
        <w:rPr>
          <w:sz w:val="28"/>
          <w:szCs w:val="28"/>
        </w:rPr>
        <w:t>All daily profits are then calculated according to the new number of customers.</w:t>
      </w:r>
    </w:p>
    <w:p w14:paraId="61F999F2" w14:textId="02182B08" w:rsidR="00991FB9" w:rsidRDefault="001175B8" w:rsidP="00991FB9">
      <w:pPr>
        <w:pStyle w:val="ListParagraph"/>
        <w:numPr>
          <w:ilvl w:val="0"/>
          <w:numId w:val="10"/>
        </w:numPr>
        <w:rPr>
          <w:sz w:val="28"/>
          <w:szCs w:val="28"/>
        </w:rPr>
      </w:pPr>
      <w:r>
        <w:rPr>
          <w:sz w:val="28"/>
          <w:szCs w:val="28"/>
        </w:rPr>
        <w:t>We store the results in a collection.</w:t>
      </w:r>
    </w:p>
    <w:p w14:paraId="3F93BE11" w14:textId="72902F55" w:rsidR="00991FB9" w:rsidRDefault="001175B8" w:rsidP="00991FB9">
      <w:pPr>
        <w:pStyle w:val="ListParagraph"/>
        <w:numPr>
          <w:ilvl w:val="0"/>
          <w:numId w:val="10"/>
        </w:numPr>
        <w:rPr>
          <w:sz w:val="28"/>
          <w:szCs w:val="28"/>
        </w:rPr>
      </w:pPr>
      <w:r>
        <w:rPr>
          <w:sz w:val="28"/>
          <w:szCs w:val="28"/>
        </w:rPr>
        <w:t>We then find the point (day) when the initial investment is realized.</w:t>
      </w:r>
    </w:p>
    <w:p w14:paraId="21EF7442" w14:textId="590951CF" w:rsidR="00991FB9" w:rsidRDefault="001175B8" w:rsidP="00991FB9">
      <w:pPr>
        <w:pStyle w:val="ListParagraph"/>
        <w:numPr>
          <w:ilvl w:val="0"/>
          <w:numId w:val="10"/>
        </w:numPr>
        <w:rPr>
          <w:sz w:val="28"/>
          <w:szCs w:val="28"/>
        </w:rPr>
      </w:pPr>
      <w:r>
        <w:rPr>
          <w:sz w:val="28"/>
          <w:szCs w:val="28"/>
        </w:rPr>
        <w:t>We use the data above to configure a line graph plotting the profits against the days.</w:t>
      </w:r>
    </w:p>
    <w:p w14:paraId="376F13B3" w14:textId="63F1E118" w:rsidR="001175B8" w:rsidRDefault="001175B8" w:rsidP="00991FB9">
      <w:pPr>
        <w:pStyle w:val="ListParagraph"/>
        <w:numPr>
          <w:ilvl w:val="0"/>
          <w:numId w:val="10"/>
        </w:numPr>
        <w:rPr>
          <w:sz w:val="28"/>
          <w:szCs w:val="28"/>
        </w:rPr>
      </w:pPr>
      <w:r>
        <w:rPr>
          <w:sz w:val="28"/>
          <w:szCs w:val="28"/>
        </w:rPr>
        <w:t>We mark the initial investment and breakeven day.</w:t>
      </w:r>
    </w:p>
    <w:p w14:paraId="7A4BD8E5" w14:textId="77777777" w:rsidR="00991FB9" w:rsidRDefault="00991FB9" w:rsidP="00991FB9">
      <w:pPr>
        <w:ind w:left="495"/>
        <w:rPr>
          <w:b/>
          <w:bCs/>
          <w:sz w:val="28"/>
          <w:szCs w:val="28"/>
        </w:rPr>
      </w:pPr>
    </w:p>
    <w:p w14:paraId="4ACCCFFD" w14:textId="77777777" w:rsidR="00991FB9" w:rsidRPr="00FE10B8" w:rsidRDefault="00991FB9" w:rsidP="00991FB9">
      <w:pPr>
        <w:pStyle w:val="ListParagraph"/>
        <w:numPr>
          <w:ilvl w:val="0"/>
          <w:numId w:val="4"/>
        </w:numPr>
        <w:rPr>
          <w:sz w:val="28"/>
          <w:szCs w:val="28"/>
        </w:rPr>
      </w:pPr>
      <w:r w:rsidRPr="00FE10B8">
        <w:rPr>
          <w:b/>
          <w:bCs/>
          <w:sz w:val="28"/>
          <w:szCs w:val="28"/>
        </w:rPr>
        <w:t>Results:</w:t>
      </w:r>
    </w:p>
    <w:p w14:paraId="0D08B99F" w14:textId="292301E3" w:rsidR="001175B8" w:rsidRDefault="00906640" w:rsidP="00431B49">
      <w:pPr>
        <w:pStyle w:val="ListParagraph"/>
        <w:numPr>
          <w:ilvl w:val="1"/>
          <w:numId w:val="4"/>
        </w:numPr>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5D27642E" w14:textId="31FA31FD" w:rsidR="00020120" w:rsidRDefault="00020120" w:rsidP="00020120">
      <w:pPr>
        <w:pStyle w:val="ListParagraph"/>
        <w:jc w:val="center"/>
        <w:rPr>
          <w:sz w:val="28"/>
          <w:szCs w:val="28"/>
        </w:rPr>
      </w:pPr>
      <w:r w:rsidRPr="00020120">
        <w:rPr>
          <w:noProof/>
          <w:sz w:val="28"/>
          <w:szCs w:val="28"/>
        </w:rPr>
        <w:lastRenderedPageBreak/>
        <w:drawing>
          <wp:inline distT="0" distB="0" distL="0" distR="0" wp14:anchorId="665C9757" wp14:editId="10B8D58D">
            <wp:extent cx="4538345" cy="31070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61057" cy="3122569"/>
                    </a:xfrm>
                    <a:prstGeom prst="rect">
                      <a:avLst/>
                    </a:prstGeom>
                  </pic:spPr>
                </pic:pic>
              </a:graphicData>
            </a:graphic>
          </wp:inline>
        </w:drawing>
      </w:r>
    </w:p>
    <w:p w14:paraId="7CCE4B42" w14:textId="4A89D5B9" w:rsidR="00020120" w:rsidRPr="0063042E" w:rsidRDefault="00020120" w:rsidP="00020120">
      <w:pPr>
        <w:pStyle w:val="ListParagraph"/>
        <w:jc w:val="center"/>
        <w:rPr>
          <w:i/>
          <w:iCs/>
        </w:rPr>
      </w:pPr>
      <w:r w:rsidRPr="0063042E">
        <w:rPr>
          <w:i/>
          <w:iCs/>
        </w:rPr>
        <w:t>Question 5: Figure 1 showing Graph</w:t>
      </w:r>
    </w:p>
    <w:p w14:paraId="7901B7D1" w14:textId="77777777" w:rsidR="00020120" w:rsidRDefault="00020120" w:rsidP="00991FB9">
      <w:pPr>
        <w:pStyle w:val="ListParagraph"/>
        <w:ind w:left="1080"/>
        <w:rPr>
          <w:sz w:val="28"/>
          <w:szCs w:val="28"/>
        </w:rPr>
      </w:pPr>
    </w:p>
    <w:p w14:paraId="3842B5D4" w14:textId="77777777" w:rsidR="00991FB9" w:rsidRPr="0065366A" w:rsidRDefault="00991FB9" w:rsidP="00991FB9">
      <w:pPr>
        <w:pStyle w:val="ListParagraph"/>
        <w:numPr>
          <w:ilvl w:val="0"/>
          <w:numId w:val="4"/>
        </w:numPr>
        <w:rPr>
          <w:sz w:val="28"/>
          <w:szCs w:val="28"/>
        </w:rPr>
      </w:pPr>
      <w:r w:rsidRPr="00FE10B8">
        <w:rPr>
          <w:b/>
          <w:bCs/>
          <w:sz w:val="28"/>
          <w:szCs w:val="28"/>
        </w:rPr>
        <w:t>Analysis and Insights</w:t>
      </w:r>
    </w:p>
    <w:p w14:paraId="72466AA4" w14:textId="77777777" w:rsidR="00991FB9" w:rsidRDefault="00991FB9" w:rsidP="00991FB9">
      <w:pPr>
        <w:pStyle w:val="ListParagraph"/>
        <w:numPr>
          <w:ilvl w:val="1"/>
          <w:numId w:val="4"/>
        </w:numPr>
        <w:ind w:left="1080"/>
        <w:rPr>
          <w:sz w:val="28"/>
          <w:szCs w:val="28"/>
        </w:rPr>
      </w:pPr>
      <w:r>
        <w:rPr>
          <w:sz w:val="28"/>
          <w:szCs w:val="28"/>
        </w:rPr>
        <w:t>Exponential decay</w:t>
      </w:r>
    </w:p>
    <w:p w14:paraId="1021F84D" w14:textId="4916D1CD" w:rsidR="00991FB9" w:rsidRPr="00906640" w:rsidRDefault="00906640" w:rsidP="001B65A7">
      <w:pPr>
        <w:pStyle w:val="ListParagraph"/>
        <w:numPr>
          <w:ilvl w:val="0"/>
          <w:numId w:val="13"/>
        </w:numPr>
        <w:rPr>
          <w:sz w:val="28"/>
          <w:szCs w:val="28"/>
        </w:rPr>
      </w:pPr>
      <w:r>
        <w:rPr>
          <w:sz w:val="28"/>
          <w:szCs w:val="28"/>
        </w:rPr>
        <w:t>We observe a linear trend in the growth of profits. Noticing that getting double the initial investment takes a shorter time compared to the time it took to realize the initial investment. We could predict that profits get larger as the exponential growth of customers gets bigger.</w:t>
      </w:r>
    </w:p>
    <w:p w14:paraId="5555F093" w14:textId="77777777" w:rsidR="00991FB9" w:rsidRDefault="00991FB9" w:rsidP="00851AA2">
      <w:pPr>
        <w:ind w:left="1440"/>
        <w:rPr>
          <w:sz w:val="28"/>
          <w:szCs w:val="28"/>
        </w:rPr>
      </w:pPr>
    </w:p>
    <w:p w14:paraId="2FA68F1D" w14:textId="42F8CBDE" w:rsidR="00A9175F" w:rsidRDefault="00A9175F" w:rsidP="00A9175F">
      <w:pPr>
        <w:rPr>
          <w:b/>
          <w:bCs/>
          <w:sz w:val="28"/>
          <w:szCs w:val="28"/>
        </w:rPr>
      </w:pPr>
      <w:r w:rsidRPr="005759C6">
        <w:rPr>
          <w:b/>
          <w:bCs/>
          <w:sz w:val="28"/>
          <w:szCs w:val="28"/>
        </w:rPr>
        <w:t xml:space="preserve">Question </w:t>
      </w:r>
      <w:r>
        <w:rPr>
          <w:b/>
          <w:bCs/>
          <w:sz w:val="28"/>
          <w:szCs w:val="28"/>
        </w:rPr>
        <w:t>6</w:t>
      </w:r>
      <w:r w:rsidRPr="005759C6">
        <w:rPr>
          <w:b/>
          <w:bCs/>
          <w:sz w:val="28"/>
          <w:szCs w:val="28"/>
        </w:rPr>
        <w:t xml:space="preserve"> Report:</w:t>
      </w:r>
    </w:p>
    <w:p w14:paraId="748ABE74" w14:textId="77777777" w:rsidR="00A9175F" w:rsidRPr="00A9175F" w:rsidRDefault="00A9175F" w:rsidP="00A9175F">
      <w:pPr>
        <w:rPr>
          <w:sz w:val="28"/>
          <w:szCs w:val="28"/>
        </w:rPr>
      </w:pPr>
      <w:r w:rsidRPr="005759C6">
        <w:rPr>
          <w:sz w:val="28"/>
          <w:szCs w:val="28"/>
        </w:rPr>
        <w:t xml:space="preserve">Question: </w:t>
      </w:r>
      <w:r w:rsidRPr="00A9175F">
        <w:rPr>
          <w:sz w:val="28"/>
          <w:szCs w:val="28"/>
        </w:rPr>
        <w:t>Using data from http://bit.ly/1JJyf29 and linear interpolation,</w:t>
      </w:r>
    </w:p>
    <w:p w14:paraId="09B95B9C" w14:textId="77777777" w:rsidR="00A9175F" w:rsidRPr="00A9175F" w:rsidRDefault="00A9175F" w:rsidP="00A9175F">
      <w:pPr>
        <w:rPr>
          <w:sz w:val="28"/>
          <w:szCs w:val="28"/>
        </w:rPr>
      </w:pPr>
      <w:r w:rsidRPr="00A9175F">
        <w:rPr>
          <w:sz w:val="28"/>
          <w:szCs w:val="28"/>
        </w:rPr>
        <w:t>estimate the dates when the number of cases and deaths due to</w:t>
      </w:r>
    </w:p>
    <w:p w14:paraId="26FC1FB4" w14:textId="77777777" w:rsidR="00A9175F" w:rsidRPr="00A9175F" w:rsidRDefault="00A9175F" w:rsidP="00A9175F">
      <w:pPr>
        <w:rPr>
          <w:sz w:val="28"/>
          <w:szCs w:val="28"/>
        </w:rPr>
      </w:pPr>
      <w:r w:rsidRPr="00A9175F">
        <w:rPr>
          <w:sz w:val="28"/>
          <w:szCs w:val="28"/>
        </w:rPr>
        <w:t>Ebola exceeded 100, 500, 1000, 2000 and 5000. Graph the cases</w:t>
      </w:r>
    </w:p>
    <w:p w14:paraId="3159006D" w14:textId="77777777" w:rsidR="00A9175F" w:rsidRPr="00A9175F" w:rsidRDefault="00A9175F" w:rsidP="00A9175F">
      <w:pPr>
        <w:rPr>
          <w:sz w:val="28"/>
          <w:szCs w:val="28"/>
        </w:rPr>
      </w:pPr>
      <w:r w:rsidRPr="00A9175F">
        <w:rPr>
          <w:sz w:val="28"/>
          <w:szCs w:val="28"/>
        </w:rPr>
        <w:t>and deaths (observations and interpolations) and mark the dates</w:t>
      </w:r>
    </w:p>
    <w:p w14:paraId="3E722CBD" w14:textId="77777777" w:rsidR="00A9175F" w:rsidRPr="00A9175F" w:rsidRDefault="00A9175F" w:rsidP="00A9175F">
      <w:pPr>
        <w:rPr>
          <w:sz w:val="28"/>
          <w:szCs w:val="28"/>
        </w:rPr>
      </w:pPr>
      <w:r w:rsidRPr="00A9175F">
        <w:rPr>
          <w:sz w:val="28"/>
          <w:szCs w:val="28"/>
        </w:rPr>
        <w:t>when thresholds were exceeded with a circle.</w:t>
      </w:r>
    </w:p>
    <w:p w14:paraId="398292D2" w14:textId="4682EE6E" w:rsidR="00A9175F" w:rsidRPr="00A9175F" w:rsidRDefault="00A9175F" w:rsidP="00A9175F">
      <w:pPr>
        <w:pStyle w:val="ListParagraph"/>
        <w:numPr>
          <w:ilvl w:val="0"/>
          <w:numId w:val="4"/>
        </w:numPr>
        <w:rPr>
          <w:b/>
          <w:bCs/>
          <w:sz w:val="28"/>
          <w:szCs w:val="28"/>
        </w:rPr>
      </w:pPr>
      <w:r w:rsidRPr="00A9175F">
        <w:rPr>
          <w:b/>
          <w:bCs/>
          <w:sz w:val="28"/>
          <w:szCs w:val="28"/>
        </w:rPr>
        <w:lastRenderedPageBreak/>
        <w:t>Methodology</w:t>
      </w:r>
    </w:p>
    <w:p w14:paraId="6147481F" w14:textId="7E63B58D" w:rsidR="00A9175F" w:rsidRPr="005759C6" w:rsidRDefault="00D852B0" w:rsidP="00D852B0">
      <w:pPr>
        <w:pStyle w:val="ListParagraph"/>
        <w:numPr>
          <w:ilvl w:val="0"/>
          <w:numId w:val="19"/>
        </w:numPr>
        <w:rPr>
          <w:sz w:val="28"/>
          <w:szCs w:val="28"/>
        </w:rPr>
      </w:pPr>
      <w:r>
        <w:rPr>
          <w:sz w:val="28"/>
          <w:szCs w:val="28"/>
        </w:rPr>
        <w:t>Using linear interpolation and graphing the cases and deaths</w:t>
      </w:r>
    </w:p>
    <w:p w14:paraId="06A6B232" w14:textId="77777777" w:rsidR="00A9175F" w:rsidRDefault="00A9175F" w:rsidP="00A9175F">
      <w:pPr>
        <w:pStyle w:val="ListParagraph"/>
        <w:numPr>
          <w:ilvl w:val="0"/>
          <w:numId w:val="10"/>
        </w:numPr>
        <w:ind w:left="1440"/>
        <w:rPr>
          <w:sz w:val="28"/>
          <w:szCs w:val="28"/>
        </w:rPr>
      </w:pPr>
      <w:r w:rsidRPr="00D93B0B">
        <w:rPr>
          <w:sz w:val="28"/>
          <w:szCs w:val="28"/>
        </w:rPr>
        <w:t xml:space="preserve">Approach: </w:t>
      </w:r>
    </w:p>
    <w:p w14:paraId="440ECEFA" w14:textId="1BA3E320" w:rsidR="00A9175F" w:rsidRDefault="00D852B0" w:rsidP="00A9175F">
      <w:pPr>
        <w:pStyle w:val="ListParagraph"/>
        <w:numPr>
          <w:ilvl w:val="0"/>
          <w:numId w:val="10"/>
        </w:numPr>
        <w:rPr>
          <w:sz w:val="28"/>
          <w:szCs w:val="28"/>
        </w:rPr>
      </w:pPr>
      <w:r>
        <w:rPr>
          <w:sz w:val="28"/>
          <w:szCs w:val="28"/>
        </w:rPr>
        <w:t>We create a dataframe by reading from a data file using matplotlib</w:t>
      </w:r>
      <w:r>
        <w:rPr>
          <w:sz w:val="28"/>
          <w:szCs w:val="28"/>
        </w:rPr>
        <w:fldChar w:fldCharType="begin"/>
      </w:r>
      <w:r>
        <w:rPr>
          <w:sz w:val="28"/>
          <w:szCs w:val="28"/>
        </w:rPr>
        <w:instrText xml:space="preserve"> ADDIN ZOTERO_ITEM CSL_CITATION {"citationID":"jhiZai01","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D852B0">
        <w:rPr>
          <w:rFonts w:ascii="Aptos" w:hAnsi="Aptos"/>
          <w:sz w:val="28"/>
        </w:rPr>
        <w:t>[1]</w:t>
      </w:r>
      <w:r>
        <w:rPr>
          <w:sz w:val="28"/>
          <w:szCs w:val="28"/>
        </w:rPr>
        <w:fldChar w:fldCharType="end"/>
      </w:r>
      <w:r>
        <w:rPr>
          <w:sz w:val="28"/>
          <w:szCs w:val="28"/>
        </w:rPr>
        <w:t>.</w:t>
      </w:r>
    </w:p>
    <w:p w14:paraId="1B97F1F1" w14:textId="6FF36642" w:rsidR="00D852B0" w:rsidRDefault="00D852B0" w:rsidP="00A9175F">
      <w:pPr>
        <w:pStyle w:val="ListParagraph"/>
        <w:numPr>
          <w:ilvl w:val="0"/>
          <w:numId w:val="10"/>
        </w:numPr>
        <w:rPr>
          <w:sz w:val="28"/>
          <w:szCs w:val="28"/>
        </w:rPr>
      </w:pPr>
      <w:r>
        <w:rPr>
          <w:sz w:val="28"/>
          <w:szCs w:val="28"/>
        </w:rPr>
        <w:t>We use the minimum date and maximum date to come up with a data range. This will be our new index.</w:t>
      </w:r>
    </w:p>
    <w:p w14:paraId="5AC06B87" w14:textId="34186E56" w:rsidR="00D852B0" w:rsidRDefault="00D852B0" w:rsidP="00A9175F">
      <w:pPr>
        <w:pStyle w:val="ListParagraph"/>
        <w:numPr>
          <w:ilvl w:val="0"/>
          <w:numId w:val="10"/>
        </w:numPr>
        <w:rPr>
          <w:sz w:val="28"/>
          <w:szCs w:val="28"/>
        </w:rPr>
      </w:pPr>
      <w:r>
        <w:rPr>
          <w:sz w:val="28"/>
          <w:szCs w:val="28"/>
        </w:rPr>
        <w:t>We reindex the dataframe using the new index.</w:t>
      </w:r>
    </w:p>
    <w:p w14:paraId="50DAB389" w14:textId="235966BA" w:rsidR="00A9175F" w:rsidRDefault="00D852B0" w:rsidP="00A9175F">
      <w:pPr>
        <w:pStyle w:val="ListParagraph"/>
        <w:numPr>
          <w:ilvl w:val="0"/>
          <w:numId w:val="10"/>
        </w:numPr>
        <w:rPr>
          <w:sz w:val="28"/>
          <w:szCs w:val="28"/>
        </w:rPr>
      </w:pPr>
      <w:r>
        <w:rPr>
          <w:sz w:val="28"/>
          <w:szCs w:val="28"/>
        </w:rPr>
        <w:t>Apply linear interpolation and save the outcome to a new dataframe.</w:t>
      </w:r>
    </w:p>
    <w:p w14:paraId="6F3CE13B" w14:textId="2BE75BF7" w:rsidR="00A9175F" w:rsidRDefault="00D852B0" w:rsidP="003B61B1">
      <w:pPr>
        <w:pStyle w:val="ListParagraph"/>
        <w:numPr>
          <w:ilvl w:val="0"/>
          <w:numId w:val="10"/>
        </w:numPr>
        <w:rPr>
          <w:sz w:val="28"/>
          <w:szCs w:val="28"/>
        </w:rPr>
      </w:pPr>
      <w:r>
        <w:rPr>
          <w:sz w:val="28"/>
          <w:szCs w:val="28"/>
        </w:rPr>
        <w:t>Using the thresholds stated in the question, we iterate through the data series and store the first occurrences of points where any of our threshold is realized.</w:t>
      </w:r>
    </w:p>
    <w:p w14:paraId="0D879E5D" w14:textId="56F6B7A8" w:rsidR="003B61B1" w:rsidRPr="003B61B1" w:rsidRDefault="003B61B1" w:rsidP="003B61B1">
      <w:pPr>
        <w:pStyle w:val="ListParagraph"/>
        <w:numPr>
          <w:ilvl w:val="0"/>
          <w:numId w:val="10"/>
        </w:numPr>
        <w:rPr>
          <w:sz w:val="28"/>
          <w:szCs w:val="28"/>
        </w:rPr>
      </w:pPr>
      <w:r>
        <w:rPr>
          <w:sz w:val="28"/>
          <w:szCs w:val="28"/>
        </w:rPr>
        <w:t>We use the store these points in a collection and plot a graph showing the same.</w:t>
      </w:r>
    </w:p>
    <w:p w14:paraId="0D9985BB" w14:textId="77777777" w:rsidR="00A9175F" w:rsidRPr="00FE10B8" w:rsidRDefault="00A9175F" w:rsidP="00A9175F">
      <w:pPr>
        <w:pStyle w:val="ListParagraph"/>
        <w:numPr>
          <w:ilvl w:val="0"/>
          <w:numId w:val="4"/>
        </w:numPr>
        <w:rPr>
          <w:sz w:val="28"/>
          <w:szCs w:val="28"/>
        </w:rPr>
      </w:pPr>
      <w:r w:rsidRPr="00FE10B8">
        <w:rPr>
          <w:b/>
          <w:bCs/>
          <w:sz w:val="28"/>
          <w:szCs w:val="28"/>
        </w:rPr>
        <w:t>Results:</w:t>
      </w:r>
    </w:p>
    <w:p w14:paraId="55ABFC9F" w14:textId="6E6C7BCE" w:rsidR="00A9175F" w:rsidRDefault="00A9175F" w:rsidP="00A9175F">
      <w:pPr>
        <w:pStyle w:val="ListParagraph"/>
        <w:numPr>
          <w:ilvl w:val="1"/>
          <w:numId w:val="4"/>
        </w:numPr>
        <w:ind w:left="1080"/>
        <w:rPr>
          <w:sz w:val="28"/>
          <w:szCs w:val="28"/>
        </w:rPr>
      </w:pPr>
      <w:r>
        <w:rPr>
          <w:sz w:val="28"/>
          <w:szCs w:val="28"/>
        </w:rPr>
        <w:t xml:space="preserve">Plotting </w:t>
      </w:r>
      <w:r w:rsidR="00305DEC">
        <w:rPr>
          <w:sz w:val="28"/>
          <w:szCs w:val="28"/>
        </w:rPr>
        <w:t>cases and deaths</w:t>
      </w:r>
      <w:r>
        <w:rPr>
          <w:sz w:val="28"/>
          <w:szCs w:val="28"/>
        </w:rPr>
        <w:t>:</w:t>
      </w:r>
    </w:p>
    <w:p w14:paraId="4207479D" w14:textId="2AD0BA61" w:rsidR="00A9175F" w:rsidRDefault="00A9175F" w:rsidP="00A9175F">
      <w:pPr>
        <w:pStyle w:val="ListParagraph"/>
        <w:ind w:left="1080"/>
        <w:rPr>
          <w:sz w:val="28"/>
          <w:szCs w:val="28"/>
        </w:rPr>
      </w:pPr>
      <w:r>
        <w:rPr>
          <w:sz w:val="28"/>
          <w:szCs w:val="28"/>
        </w:rPr>
        <w:t>Utilizing the matplotlib</w:t>
      </w:r>
      <w:r>
        <w:rPr>
          <w:sz w:val="28"/>
          <w:szCs w:val="28"/>
        </w:rPr>
        <w:fldChar w:fldCharType="begin"/>
      </w:r>
      <w:r w:rsidR="00D852B0">
        <w:rPr>
          <w:sz w:val="28"/>
          <w:szCs w:val="28"/>
        </w:rPr>
        <w:instrText xml:space="preserve"> ADDIN ZOTERO_ITEM CSL_CITATION {"citationID":"myPSMCnd","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sidR="00305DEC">
        <w:rPr>
          <w:sz w:val="28"/>
          <w:szCs w:val="28"/>
        </w:rPr>
        <w:t>, we plotted the cases and deaths while marking the first occurs.</w:t>
      </w:r>
    </w:p>
    <w:p w14:paraId="65860B29" w14:textId="2EC60E0C" w:rsidR="003E6BB9" w:rsidRDefault="003E6BB9" w:rsidP="003E6BB9">
      <w:pPr>
        <w:pStyle w:val="ListParagraph"/>
        <w:jc w:val="center"/>
        <w:rPr>
          <w:sz w:val="28"/>
          <w:szCs w:val="28"/>
        </w:rPr>
      </w:pPr>
      <w:r w:rsidRPr="003E6BB9">
        <w:rPr>
          <w:noProof/>
          <w:sz w:val="28"/>
          <w:szCs w:val="28"/>
        </w:rPr>
        <w:drawing>
          <wp:inline distT="0" distB="0" distL="0" distR="0" wp14:anchorId="7F159BE7" wp14:editId="6EF1865E">
            <wp:extent cx="4810169" cy="22098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3884" cy="2216101"/>
                    </a:xfrm>
                    <a:prstGeom prst="rect">
                      <a:avLst/>
                    </a:prstGeom>
                  </pic:spPr>
                </pic:pic>
              </a:graphicData>
            </a:graphic>
          </wp:inline>
        </w:drawing>
      </w:r>
    </w:p>
    <w:p w14:paraId="5AFFADE5" w14:textId="0C1B32A6" w:rsidR="003E6BB9" w:rsidRPr="00F61C8C" w:rsidRDefault="003E6BB9" w:rsidP="003E6BB9">
      <w:pPr>
        <w:pStyle w:val="ListParagraph"/>
        <w:jc w:val="center"/>
        <w:rPr>
          <w:i/>
          <w:iCs/>
        </w:rPr>
      </w:pPr>
      <w:r w:rsidRPr="00F61C8C">
        <w:rPr>
          <w:i/>
          <w:iCs/>
        </w:rPr>
        <w:t>Question 6: Figure showing line graph</w:t>
      </w:r>
    </w:p>
    <w:p w14:paraId="2C53226F" w14:textId="77777777" w:rsidR="00A9175F" w:rsidRDefault="00A9175F" w:rsidP="00A9175F">
      <w:pPr>
        <w:pStyle w:val="ListParagraph"/>
        <w:ind w:left="1080"/>
        <w:rPr>
          <w:sz w:val="28"/>
          <w:szCs w:val="28"/>
        </w:rPr>
      </w:pPr>
    </w:p>
    <w:p w14:paraId="0C5CD258" w14:textId="77777777" w:rsidR="00A9175F" w:rsidRPr="0065366A" w:rsidRDefault="00A9175F" w:rsidP="00A9175F">
      <w:pPr>
        <w:pStyle w:val="ListParagraph"/>
        <w:numPr>
          <w:ilvl w:val="0"/>
          <w:numId w:val="4"/>
        </w:numPr>
        <w:rPr>
          <w:sz w:val="28"/>
          <w:szCs w:val="28"/>
        </w:rPr>
      </w:pPr>
      <w:r w:rsidRPr="00FE10B8">
        <w:rPr>
          <w:b/>
          <w:bCs/>
          <w:sz w:val="28"/>
          <w:szCs w:val="28"/>
        </w:rPr>
        <w:t>Analysis and Insights</w:t>
      </w:r>
    </w:p>
    <w:p w14:paraId="5FFE4186" w14:textId="2F6A0E15" w:rsidR="00A9175F" w:rsidRDefault="00305DEC" w:rsidP="00A9175F">
      <w:pPr>
        <w:pStyle w:val="ListParagraph"/>
        <w:numPr>
          <w:ilvl w:val="1"/>
          <w:numId w:val="4"/>
        </w:numPr>
        <w:ind w:left="1080"/>
        <w:rPr>
          <w:sz w:val="28"/>
          <w:szCs w:val="28"/>
        </w:rPr>
      </w:pPr>
      <w:r>
        <w:rPr>
          <w:sz w:val="28"/>
          <w:szCs w:val="28"/>
        </w:rPr>
        <w:lastRenderedPageBreak/>
        <w:t>Linear interpolation</w:t>
      </w:r>
      <w:r w:rsidR="007F2851">
        <w:rPr>
          <w:sz w:val="28"/>
          <w:szCs w:val="28"/>
        </w:rPr>
        <w:t xml:space="preserve"> for cases and deaths</w:t>
      </w:r>
    </w:p>
    <w:p w14:paraId="2C7C17B7" w14:textId="73C0E099" w:rsidR="00A9175F" w:rsidRDefault="00305DEC" w:rsidP="007F2851">
      <w:pPr>
        <w:pStyle w:val="ListParagraph"/>
        <w:numPr>
          <w:ilvl w:val="0"/>
          <w:numId w:val="13"/>
        </w:numPr>
        <w:rPr>
          <w:sz w:val="28"/>
          <w:szCs w:val="28"/>
        </w:rPr>
      </w:pPr>
      <w:r>
        <w:rPr>
          <w:sz w:val="28"/>
          <w:szCs w:val="28"/>
        </w:rPr>
        <w:t>Utilizing the matplotlib</w:t>
      </w:r>
      <w:r w:rsidR="00020BCD">
        <w:rPr>
          <w:sz w:val="28"/>
          <w:szCs w:val="28"/>
        </w:rPr>
        <w:fldChar w:fldCharType="begin"/>
      </w:r>
      <w:r w:rsidR="00020BCD">
        <w:rPr>
          <w:sz w:val="28"/>
          <w:szCs w:val="28"/>
        </w:rPr>
        <w:instrText xml:space="preserve"> ADDIN ZOTERO_ITEM CSL_CITATION {"citationID":"OGyzajsi","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020BCD">
        <w:rPr>
          <w:sz w:val="28"/>
          <w:szCs w:val="28"/>
        </w:rPr>
        <w:fldChar w:fldCharType="separate"/>
      </w:r>
      <w:r w:rsidR="00020BCD" w:rsidRPr="00020BCD">
        <w:rPr>
          <w:rFonts w:ascii="Aptos" w:hAnsi="Aptos"/>
          <w:sz w:val="28"/>
        </w:rPr>
        <w:t>[1]</w:t>
      </w:r>
      <w:r w:rsidR="00020BCD">
        <w:rPr>
          <w:sz w:val="28"/>
          <w:szCs w:val="28"/>
        </w:rPr>
        <w:fldChar w:fldCharType="end"/>
      </w:r>
      <w:r w:rsidR="007F2851">
        <w:rPr>
          <w:sz w:val="28"/>
          <w:szCs w:val="28"/>
        </w:rPr>
        <w:t xml:space="preserve">, we </w:t>
      </w:r>
      <w:r w:rsidR="00A9175F">
        <w:rPr>
          <w:sz w:val="28"/>
          <w:szCs w:val="28"/>
        </w:rPr>
        <w:t xml:space="preserve">observe a linear trend in the growth of profits. </w:t>
      </w:r>
      <w:r w:rsidR="007F2851">
        <w:rPr>
          <w:sz w:val="28"/>
          <w:szCs w:val="28"/>
        </w:rPr>
        <w:t>So</w:t>
      </w:r>
      <w:r w:rsidR="0054116F">
        <w:rPr>
          <w:sz w:val="28"/>
          <w:szCs w:val="28"/>
        </w:rPr>
        <w:t>,</w:t>
      </w:r>
      <w:r w:rsidR="007F2851">
        <w:rPr>
          <w:sz w:val="28"/>
          <w:szCs w:val="28"/>
        </w:rPr>
        <w:t xml:space="preserve"> we use linear interpolation to make it easier to compare the two series in </w:t>
      </w:r>
      <w:r w:rsidR="0076402C">
        <w:rPr>
          <w:sz w:val="28"/>
          <w:szCs w:val="28"/>
        </w:rPr>
        <w:t>the data frame.</w:t>
      </w:r>
    </w:p>
    <w:p w14:paraId="171D305F" w14:textId="6891E916" w:rsidR="0076402C" w:rsidRDefault="0076402C" w:rsidP="0076402C">
      <w:pPr>
        <w:pStyle w:val="ListParagraph"/>
        <w:numPr>
          <w:ilvl w:val="1"/>
          <w:numId w:val="4"/>
        </w:numPr>
        <w:rPr>
          <w:sz w:val="28"/>
          <w:szCs w:val="28"/>
        </w:rPr>
      </w:pPr>
      <w:r>
        <w:rPr>
          <w:sz w:val="28"/>
          <w:szCs w:val="28"/>
        </w:rPr>
        <w:t>Cases and Deaths</w:t>
      </w:r>
    </w:p>
    <w:p w14:paraId="039DF6B5" w14:textId="099107BD" w:rsidR="0076402C" w:rsidRPr="0076402C" w:rsidRDefault="0076402C" w:rsidP="0076402C">
      <w:pPr>
        <w:pStyle w:val="ListParagraph"/>
        <w:numPr>
          <w:ilvl w:val="2"/>
          <w:numId w:val="4"/>
        </w:numPr>
        <w:rPr>
          <w:sz w:val="28"/>
          <w:szCs w:val="28"/>
        </w:rPr>
      </w:pPr>
      <w:r>
        <w:rPr>
          <w:sz w:val="28"/>
          <w:szCs w:val="28"/>
        </w:rPr>
        <w:t xml:space="preserve">It can be observed that the time at which series ‘ts’ reaches the threshold </w:t>
      </w:r>
      <w:r w:rsidR="00EC394D">
        <w:rPr>
          <w:sz w:val="28"/>
          <w:szCs w:val="28"/>
        </w:rPr>
        <w:t>at approximately the same time.</w:t>
      </w:r>
    </w:p>
    <w:p w14:paraId="6EE6AD46" w14:textId="77777777" w:rsidR="00E37CBB" w:rsidRDefault="00E37CBB">
      <w:pPr>
        <w:rPr>
          <w:sz w:val="28"/>
          <w:szCs w:val="28"/>
        </w:rPr>
      </w:pPr>
    </w:p>
    <w:p w14:paraId="7EBE2E6F" w14:textId="5DBC5684" w:rsidR="00514F6A" w:rsidRDefault="00514F6A" w:rsidP="00514F6A">
      <w:pPr>
        <w:rPr>
          <w:b/>
          <w:bCs/>
          <w:sz w:val="28"/>
          <w:szCs w:val="28"/>
        </w:rPr>
      </w:pPr>
      <w:r w:rsidRPr="005759C6">
        <w:rPr>
          <w:b/>
          <w:bCs/>
          <w:sz w:val="28"/>
          <w:szCs w:val="28"/>
        </w:rPr>
        <w:t xml:space="preserve">Question </w:t>
      </w:r>
      <w:r>
        <w:rPr>
          <w:b/>
          <w:bCs/>
          <w:sz w:val="28"/>
          <w:szCs w:val="28"/>
        </w:rPr>
        <w:t>7</w:t>
      </w:r>
      <w:r w:rsidRPr="005759C6">
        <w:rPr>
          <w:b/>
          <w:bCs/>
          <w:sz w:val="28"/>
          <w:szCs w:val="28"/>
        </w:rPr>
        <w:t xml:space="preserve"> Report:</w:t>
      </w:r>
    </w:p>
    <w:p w14:paraId="65BAABFD" w14:textId="77777777" w:rsidR="00A342FA" w:rsidRPr="00A342FA" w:rsidRDefault="00514F6A" w:rsidP="00A342FA">
      <w:pPr>
        <w:rPr>
          <w:sz w:val="28"/>
          <w:szCs w:val="28"/>
        </w:rPr>
      </w:pPr>
      <w:r w:rsidRPr="005759C6">
        <w:rPr>
          <w:sz w:val="28"/>
          <w:szCs w:val="28"/>
        </w:rPr>
        <w:t xml:space="preserve">Question: </w:t>
      </w:r>
      <w:r w:rsidR="00A342FA" w:rsidRPr="00A342FA">
        <w:rPr>
          <w:sz w:val="28"/>
          <w:szCs w:val="28"/>
        </w:rPr>
        <w:t>Using data from 2014, downloaded in the previous question, what</w:t>
      </w:r>
    </w:p>
    <w:p w14:paraId="4564EBF7" w14:textId="77777777" w:rsidR="00A342FA" w:rsidRPr="00A342FA" w:rsidRDefault="00A342FA" w:rsidP="00A342FA">
      <w:pPr>
        <w:rPr>
          <w:sz w:val="28"/>
          <w:szCs w:val="28"/>
        </w:rPr>
      </w:pPr>
      <w:r w:rsidRPr="00A342FA">
        <w:rPr>
          <w:sz w:val="28"/>
          <w:szCs w:val="28"/>
        </w:rPr>
        <w:t>is the average growth rate per day, as a percentage, in the number</w:t>
      </w:r>
    </w:p>
    <w:p w14:paraId="4BBD4184" w14:textId="77777777" w:rsidR="00A342FA" w:rsidRPr="00A342FA" w:rsidRDefault="00A342FA" w:rsidP="00A342FA">
      <w:pPr>
        <w:rPr>
          <w:sz w:val="28"/>
          <w:szCs w:val="28"/>
        </w:rPr>
      </w:pPr>
      <w:r w:rsidRPr="00A342FA">
        <w:rPr>
          <w:sz w:val="28"/>
          <w:szCs w:val="28"/>
        </w:rPr>
        <w:t>of Ebola cases and deaths?</w:t>
      </w:r>
    </w:p>
    <w:p w14:paraId="2D45BF4C" w14:textId="742035D3" w:rsidR="00514F6A" w:rsidRPr="00181F10" w:rsidRDefault="00514F6A" w:rsidP="00181F10">
      <w:pPr>
        <w:pStyle w:val="ListParagraph"/>
        <w:numPr>
          <w:ilvl w:val="0"/>
          <w:numId w:val="4"/>
        </w:numPr>
        <w:rPr>
          <w:b/>
          <w:bCs/>
          <w:sz w:val="28"/>
          <w:szCs w:val="28"/>
        </w:rPr>
      </w:pPr>
      <w:r w:rsidRPr="00181F10">
        <w:rPr>
          <w:b/>
          <w:bCs/>
          <w:sz w:val="28"/>
          <w:szCs w:val="28"/>
        </w:rPr>
        <w:t>Methodology</w:t>
      </w:r>
    </w:p>
    <w:p w14:paraId="67C890B6" w14:textId="34757436" w:rsidR="00514F6A" w:rsidRPr="005759C6" w:rsidRDefault="004D52B7" w:rsidP="00A342FA">
      <w:pPr>
        <w:pStyle w:val="ListParagraph"/>
        <w:numPr>
          <w:ilvl w:val="0"/>
          <w:numId w:val="20"/>
        </w:numPr>
        <w:rPr>
          <w:sz w:val="28"/>
          <w:szCs w:val="28"/>
        </w:rPr>
      </w:pPr>
      <w:r>
        <w:rPr>
          <w:sz w:val="28"/>
          <w:szCs w:val="28"/>
        </w:rPr>
        <w:t>Cal</w:t>
      </w:r>
      <w:r w:rsidR="00BD16D1">
        <w:rPr>
          <w:sz w:val="28"/>
          <w:szCs w:val="28"/>
        </w:rPr>
        <w:t>culate the average growth rate per day using compounding formula</w:t>
      </w:r>
    </w:p>
    <w:p w14:paraId="1464889C" w14:textId="77777777" w:rsidR="00514F6A" w:rsidRDefault="00514F6A" w:rsidP="00514F6A">
      <w:pPr>
        <w:pStyle w:val="ListParagraph"/>
        <w:numPr>
          <w:ilvl w:val="0"/>
          <w:numId w:val="10"/>
        </w:numPr>
        <w:ind w:left="1440"/>
        <w:rPr>
          <w:sz w:val="28"/>
          <w:szCs w:val="28"/>
        </w:rPr>
      </w:pPr>
      <w:r w:rsidRPr="00D93B0B">
        <w:rPr>
          <w:sz w:val="28"/>
          <w:szCs w:val="28"/>
        </w:rPr>
        <w:t xml:space="preserve">Approach: </w:t>
      </w:r>
    </w:p>
    <w:p w14:paraId="22D8589E" w14:textId="226154AF" w:rsidR="00BD16D1" w:rsidRDefault="00BD16D1" w:rsidP="00514F6A">
      <w:pPr>
        <w:pStyle w:val="ListParagraph"/>
        <w:numPr>
          <w:ilvl w:val="0"/>
          <w:numId w:val="10"/>
        </w:numPr>
        <w:rPr>
          <w:sz w:val="28"/>
          <w:szCs w:val="28"/>
        </w:rPr>
      </w:pPr>
      <w:r>
        <w:rPr>
          <w:sz w:val="28"/>
          <w:szCs w:val="28"/>
        </w:rPr>
        <w:t>We find the initial and final values from our series. This applies for both the Cases and Death.</w:t>
      </w:r>
    </w:p>
    <w:p w14:paraId="6FD99120" w14:textId="6BD00114" w:rsidR="00514F6A" w:rsidRDefault="00BD16D1" w:rsidP="00514F6A">
      <w:pPr>
        <w:pStyle w:val="ListParagraph"/>
        <w:numPr>
          <w:ilvl w:val="0"/>
          <w:numId w:val="10"/>
        </w:numPr>
        <w:rPr>
          <w:sz w:val="28"/>
          <w:szCs w:val="28"/>
        </w:rPr>
      </w:pPr>
      <w:r>
        <w:rPr>
          <w:sz w:val="28"/>
          <w:szCs w:val="28"/>
        </w:rPr>
        <w:t>Using the Annual growth rate formula</w:t>
      </w:r>
      <w:r>
        <w:rPr>
          <w:sz w:val="28"/>
          <w:szCs w:val="28"/>
        </w:rPr>
        <w:fldChar w:fldCharType="begin"/>
      </w:r>
      <w:r w:rsidR="002F38FA">
        <w:rPr>
          <w:sz w:val="28"/>
          <w:szCs w:val="28"/>
        </w:rPr>
        <w:instrText xml:space="preserve"> ADDIN ZOTERO_ITEM CSL_CITATION {"citationID":"c31y8wgh","properties":{"formattedCitation":"[7]","plainCitation":"[7]","noteIndex":0},"citationItems":[{"id":70,"uris":["http://zotero.org/users/14711549/items/X22YRTAV"],"itemData":{"id":70,"type":"webpage","abstract":"Growth rates are the percent change of a variable over time. It can be applied to GDP, corporate revenue, or an investment portfolio. Here’s how to calculate growth rates.","container-title":"Investopedia","language":"en","title":"Growth Rates: Formula, How to Calculate, and Definition","title-short":"Growth Rates","URL":"https://www.investopedia.com/terms/g/growthrates.asp","accessed":{"date-parts":[["2024",9,2]]}}}],"schema":"https://github.com/citation-style-language/schema/raw/master/csl-citation.json"} </w:instrText>
      </w:r>
      <w:r>
        <w:rPr>
          <w:sz w:val="28"/>
          <w:szCs w:val="28"/>
        </w:rPr>
        <w:fldChar w:fldCharType="separate"/>
      </w:r>
      <w:r w:rsidR="002F38FA" w:rsidRPr="002F38FA">
        <w:rPr>
          <w:rFonts w:ascii="Aptos" w:hAnsi="Aptos"/>
          <w:sz w:val="28"/>
        </w:rPr>
        <w:t>[7]</w:t>
      </w:r>
      <w:r>
        <w:rPr>
          <w:sz w:val="28"/>
          <w:szCs w:val="28"/>
        </w:rPr>
        <w:fldChar w:fldCharType="end"/>
      </w:r>
      <w:r>
        <w:rPr>
          <w:sz w:val="28"/>
          <w:szCs w:val="28"/>
        </w:rPr>
        <w:t>, we get the average annual growth rate for each series (cases and death).</w:t>
      </w:r>
    </w:p>
    <w:p w14:paraId="08A16B45" w14:textId="69D92553" w:rsidR="00514F6A" w:rsidRDefault="00BD16D1" w:rsidP="00514F6A">
      <w:pPr>
        <w:pStyle w:val="ListParagraph"/>
        <w:numPr>
          <w:ilvl w:val="0"/>
          <w:numId w:val="10"/>
        </w:numPr>
        <w:rPr>
          <w:sz w:val="28"/>
          <w:szCs w:val="28"/>
        </w:rPr>
      </w:pPr>
      <w:r>
        <w:rPr>
          <w:sz w:val="28"/>
          <w:szCs w:val="28"/>
        </w:rPr>
        <w:t>We convert them to daily growth rates and express them as a percentage.</w:t>
      </w:r>
    </w:p>
    <w:p w14:paraId="3B778EE7" w14:textId="4BDA1603" w:rsidR="00BD16D1" w:rsidRPr="003B61B1" w:rsidRDefault="00BD16D1" w:rsidP="00BD16D1">
      <w:pPr>
        <w:pStyle w:val="ListParagraph"/>
        <w:numPr>
          <w:ilvl w:val="0"/>
          <w:numId w:val="10"/>
        </w:numPr>
        <w:rPr>
          <w:sz w:val="28"/>
          <w:szCs w:val="28"/>
        </w:rPr>
      </w:pPr>
      <w:r>
        <w:rPr>
          <w:sz w:val="28"/>
          <w:szCs w:val="28"/>
        </w:rPr>
        <w:t>We finally display our results.</w:t>
      </w:r>
    </w:p>
    <w:p w14:paraId="5F259A64" w14:textId="31A5C95E" w:rsidR="00514F6A" w:rsidRPr="003B61B1" w:rsidRDefault="00514F6A" w:rsidP="00BD16D1">
      <w:pPr>
        <w:pStyle w:val="ListParagraph"/>
        <w:ind w:left="1800"/>
        <w:rPr>
          <w:sz w:val="28"/>
          <w:szCs w:val="28"/>
        </w:rPr>
      </w:pPr>
    </w:p>
    <w:p w14:paraId="40A0E1F1" w14:textId="77777777" w:rsidR="00514F6A" w:rsidRPr="00FE10B8" w:rsidRDefault="00514F6A" w:rsidP="00514F6A">
      <w:pPr>
        <w:pStyle w:val="ListParagraph"/>
        <w:numPr>
          <w:ilvl w:val="0"/>
          <w:numId w:val="4"/>
        </w:numPr>
        <w:rPr>
          <w:sz w:val="28"/>
          <w:szCs w:val="28"/>
        </w:rPr>
      </w:pPr>
      <w:r w:rsidRPr="00FE10B8">
        <w:rPr>
          <w:b/>
          <w:bCs/>
          <w:sz w:val="28"/>
          <w:szCs w:val="28"/>
        </w:rPr>
        <w:t>Results:</w:t>
      </w:r>
    </w:p>
    <w:p w14:paraId="7708BECD" w14:textId="5774E4D2" w:rsidR="00514F6A" w:rsidRDefault="00BD16D1" w:rsidP="00514F6A">
      <w:pPr>
        <w:pStyle w:val="ListParagraph"/>
        <w:numPr>
          <w:ilvl w:val="1"/>
          <w:numId w:val="4"/>
        </w:numPr>
        <w:ind w:left="1080"/>
        <w:rPr>
          <w:sz w:val="28"/>
          <w:szCs w:val="28"/>
        </w:rPr>
      </w:pPr>
      <w:r>
        <w:rPr>
          <w:sz w:val="28"/>
          <w:szCs w:val="28"/>
        </w:rPr>
        <w:t>Average Daily Growth Rate</w:t>
      </w:r>
      <w:r w:rsidR="00514F6A">
        <w:rPr>
          <w:sz w:val="28"/>
          <w:szCs w:val="28"/>
        </w:rPr>
        <w:t>:</w:t>
      </w:r>
    </w:p>
    <w:p w14:paraId="258CC007" w14:textId="50A411B7" w:rsidR="00514F6A" w:rsidRDefault="00BD16D1" w:rsidP="00514F6A">
      <w:pPr>
        <w:pStyle w:val="ListParagraph"/>
        <w:ind w:left="1080"/>
        <w:rPr>
          <w:sz w:val="28"/>
          <w:szCs w:val="28"/>
        </w:rPr>
      </w:pPr>
      <w:r>
        <w:rPr>
          <w:sz w:val="28"/>
          <w:szCs w:val="28"/>
        </w:rPr>
        <w:lastRenderedPageBreak/>
        <w:t xml:space="preserve">Having utilized </w:t>
      </w:r>
      <w:r w:rsidR="00514F6A">
        <w:rPr>
          <w:sz w:val="28"/>
          <w:szCs w:val="28"/>
        </w:rPr>
        <w:t xml:space="preserve">the </w:t>
      </w:r>
      <w:r w:rsidR="0073295E">
        <w:rPr>
          <w:sz w:val="28"/>
          <w:szCs w:val="28"/>
        </w:rPr>
        <w:t>average annual growth rate formula</w:t>
      </w:r>
      <w:r w:rsidR="0073295E">
        <w:rPr>
          <w:sz w:val="28"/>
          <w:szCs w:val="28"/>
        </w:rPr>
        <w:fldChar w:fldCharType="begin"/>
      </w:r>
      <w:r w:rsidR="002F38FA">
        <w:rPr>
          <w:sz w:val="28"/>
          <w:szCs w:val="28"/>
        </w:rPr>
        <w:instrText xml:space="preserve"> ADDIN ZOTERO_ITEM CSL_CITATION {"citationID":"BBZue0tK","properties":{"formattedCitation":"[7]","plainCitation":"[7]","noteIndex":0},"citationItems":[{"id":70,"uris":["http://zotero.org/users/14711549/items/X22YRTAV"],"itemData":{"id":70,"type":"webpage","abstract":"Growth rates are the percent change of a variable over time. It can be applied to GDP, corporate revenue, or an investment portfolio. Here’s how to calculate growth rates.","container-title":"Investopedia","language":"en","title":"Growth Rates: Formula, How to Calculate, and Definition","title-short":"Growth Rates","URL":"https://www.investopedia.com/terms/g/growthrates.asp","accessed":{"date-parts":[["2024",9,2]]}}}],"schema":"https://github.com/citation-style-language/schema/raw/master/csl-citation.json"} </w:instrText>
      </w:r>
      <w:r w:rsidR="0073295E">
        <w:rPr>
          <w:sz w:val="28"/>
          <w:szCs w:val="28"/>
        </w:rPr>
        <w:fldChar w:fldCharType="separate"/>
      </w:r>
      <w:r w:rsidR="002F38FA" w:rsidRPr="002F38FA">
        <w:rPr>
          <w:rFonts w:ascii="Aptos" w:hAnsi="Aptos"/>
          <w:sz w:val="28"/>
        </w:rPr>
        <w:t>[7]</w:t>
      </w:r>
      <w:r w:rsidR="0073295E">
        <w:rPr>
          <w:sz w:val="28"/>
          <w:szCs w:val="28"/>
        </w:rPr>
        <w:fldChar w:fldCharType="end"/>
      </w:r>
      <w:r w:rsidR="00514F6A">
        <w:rPr>
          <w:sz w:val="28"/>
          <w:szCs w:val="28"/>
        </w:rPr>
        <w:t xml:space="preserve">, </w:t>
      </w:r>
      <w:r w:rsidR="0073295E">
        <w:rPr>
          <w:sz w:val="28"/>
          <w:szCs w:val="28"/>
        </w:rPr>
        <w:t>we got the daily growth rate (through conversion) and expressed it as a percentage.</w:t>
      </w:r>
    </w:p>
    <w:p w14:paraId="19217614" w14:textId="4C6E07F0" w:rsidR="00C207C9" w:rsidRDefault="00C207C9" w:rsidP="00C207C9">
      <w:pPr>
        <w:pStyle w:val="ListParagraph"/>
        <w:jc w:val="center"/>
        <w:rPr>
          <w:sz w:val="28"/>
          <w:szCs w:val="28"/>
        </w:rPr>
      </w:pPr>
      <w:r w:rsidRPr="00C207C9">
        <w:rPr>
          <w:noProof/>
          <w:sz w:val="28"/>
          <w:szCs w:val="28"/>
        </w:rPr>
        <w:drawing>
          <wp:inline distT="0" distB="0" distL="0" distR="0" wp14:anchorId="34336984" wp14:editId="41295C38">
            <wp:extent cx="4581525" cy="33744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92770" cy="3382751"/>
                    </a:xfrm>
                    <a:prstGeom prst="rect">
                      <a:avLst/>
                    </a:prstGeom>
                  </pic:spPr>
                </pic:pic>
              </a:graphicData>
            </a:graphic>
          </wp:inline>
        </w:drawing>
      </w:r>
    </w:p>
    <w:p w14:paraId="6E92C82F" w14:textId="2B219FF9" w:rsidR="00C207C9" w:rsidRPr="00FA6DB2" w:rsidRDefault="00C207C9" w:rsidP="00C207C9">
      <w:pPr>
        <w:pStyle w:val="ListParagraph"/>
        <w:jc w:val="center"/>
        <w:rPr>
          <w:i/>
          <w:iCs/>
        </w:rPr>
      </w:pPr>
      <w:r w:rsidRPr="00FA6DB2">
        <w:rPr>
          <w:i/>
          <w:iCs/>
        </w:rPr>
        <w:t xml:space="preserve">Question </w:t>
      </w:r>
      <w:r w:rsidR="00915B93">
        <w:rPr>
          <w:i/>
          <w:iCs/>
        </w:rPr>
        <w:t>7</w:t>
      </w:r>
      <w:r w:rsidRPr="00FA6DB2">
        <w:rPr>
          <w:i/>
          <w:iCs/>
        </w:rPr>
        <w:t>: Figure showing scatter graph</w:t>
      </w:r>
    </w:p>
    <w:p w14:paraId="23AF8245" w14:textId="77777777" w:rsidR="00514F6A" w:rsidRDefault="00514F6A" w:rsidP="00514F6A">
      <w:pPr>
        <w:pStyle w:val="ListParagraph"/>
        <w:ind w:left="1080"/>
        <w:rPr>
          <w:sz w:val="28"/>
          <w:szCs w:val="28"/>
        </w:rPr>
      </w:pPr>
    </w:p>
    <w:p w14:paraId="1F254D9C" w14:textId="77777777" w:rsidR="00514F6A" w:rsidRPr="0065366A" w:rsidRDefault="00514F6A" w:rsidP="00514F6A">
      <w:pPr>
        <w:pStyle w:val="ListParagraph"/>
        <w:numPr>
          <w:ilvl w:val="0"/>
          <w:numId w:val="4"/>
        </w:numPr>
        <w:rPr>
          <w:sz w:val="28"/>
          <w:szCs w:val="28"/>
        </w:rPr>
      </w:pPr>
      <w:r w:rsidRPr="00FE10B8">
        <w:rPr>
          <w:b/>
          <w:bCs/>
          <w:sz w:val="28"/>
          <w:szCs w:val="28"/>
        </w:rPr>
        <w:t>Analysis and Insights</w:t>
      </w:r>
    </w:p>
    <w:p w14:paraId="751F2A84" w14:textId="0823EEB0" w:rsidR="00514F6A" w:rsidRDefault="0073295E" w:rsidP="00514F6A">
      <w:pPr>
        <w:pStyle w:val="ListParagraph"/>
        <w:numPr>
          <w:ilvl w:val="1"/>
          <w:numId w:val="4"/>
        </w:numPr>
        <w:ind w:left="1080"/>
        <w:rPr>
          <w:sz w:val="28"/>
          <w:szCs w:val="28"/>
        </w:rPr>
      </w:pPr>
      <w:r>
        <w:rPr>
          <w:sz w:val="28"/>
          <w:szCs w:val="28"/>
        </w:rPr>
        <w:t>Average Daily Growth Rate</w:t>
      </w:r>
    </w:p>
    <w:p w14:paraId="31F42863" w14:textId="0A292DA6" w:rsidR="00514F6A" w:rsidRDefault="0073295E" w:rsidP="0073295E">
      <w:pPr>
        <w:pStyle w:val="ListParagraph"/>
        <w:numPr>
          <w:ilvl w:val="0"/>
          <w:numId w:val="13"/>
        </w:numPr>
        <w:rPr>
          <w:sz w:val="28"/>
          <w:szCs w:val="28"/>
        </w:rPr>
      </w:pPr>
      <w:r>
        <w:rPr>
          <w:sz w:val="28"/>
          <w:szCs w:val="28"/>
        </w:rPr>
        <w:t>The relationship between the cases and deaths are so similar which perhaps suggests that there a little to no survivors out of the cases considered.</w:t>
      </w:r>
    </w:p>
    <w:p w14:paraId="4E8A8A52" w14:textId="77777777" w:rsidR="00181F10" w:rsidRDefault="00181F10" w:rsidP="00181F10">
      <w:pPr>
        <w:rPr>
          <w:sz w:val="28"/>
          <w:szCs w:val="28"/>
        </w:rPr>
      </w:pPr>
    </w:p>
    <w:p w14:paraId="05F4FCCF" w14:textId="198E7EDD" w:rsidR="00181F10" w:rsidRDefault="00181F10" w:rsidP="00181F10">
      <w:pPr>
        <w:rPr>
          <w:b/>
          <w:bCs/>
          <w:sz w:val="28"/>
          <w:szCs w:val="28"/>
        </w:rPr>
      </w:pPr>
      <w:r w:rsidRPr="005759C6">
        <w:rPr>
          <w:b/>
          <w:bCs/>
          <w:sz w:val="28"/>
          <w:szCs w:val="28"/>
        </w:rPr>
        <w:t xml:space="preserve">Question </w:t>
      </w:r>
      <w:r>
        <w:rPr>
          <w:b/>
          <w:bCs/>
          <w:sz w:val="28"/>
          <w:szCs w:val="28"/>
        </w:rPr>
        <w:t>8</w:t>
      </w:r>
      <w:r w:rsidRPr="005759C6">
        <w:rPr>
          <w:b/>
          <w:bCs/>
          <w:sz w:val="28"/>
          <w:szCs w:val="28"/>
        </w:rPr>
        <w:t xml:space="preserve"> Report:</w:t>
      </w:r>
    </w:p>
    <w:p w14:paraId="14A7DCE0" w14:textId="77777777" w:rsidR="00E50FE1" w:rsidRPr="00E50FE1" w:rsidRDefault="00181F10" w:rsidP="00E50FE1">
      <w:pPr>
        <w:rPr>
          <w:sz w:val="28"/>
          <w:szCs w:val="28"/>
        </w:rPr>
      </w:pPr>
      <w:r w:rsidRPr="005759C6">
        <w:rPr>
          <w:sz w:val="28"/>
          <w:szCs w:val="28"/>
        </w:rPr>
        <w:t xml:space="preserve">Question: </w:t>
      </w:r>
      <w:r w:rsidR="00E50FE1" w:rsidRPr="00E50FE1">
        <w:rPr>
          <w:sz w:val="28"/>
          <w:szCs w:val="28"/>
        </w:rPr>
        <w:t>Using the same date, plot the number of deaths versus the number</w:t>
      </w:r>
    </w:p>
    <w:p w14:paraId="06D13101" w14:textId="77777777" w:rsidR="00E50FE1" w:rsidRPr="00E50FE1" w:rsidRDefault="00E50FE1" w:rsidP="00E50FE1">
      <w:pPr>
        <w:rPr>
          <w:sz w:val="28"/>
          <w:szCs w:val="28"/>
        </w:rPr>
      </w:pPr>
      <w:r w:rsidRPr="00E50FE1">
        <w:rPr>
          <w:sz w:val="28"/>
          <w:szCs w:val="28"/>
        </w:rPr>
        <w:t>of cases and estimate the average ratio of Ebola deaths to cases.</w:t>
      </w:r>
    </w:p>
    <w:p w14:paraId="31A1320A" w14:textId="7BAC7FEE" w:rsidR="00181F10" w:rsidRPr="00E50FE1" w:rsidRDefault="00181F10" w:rsidP="00E50FE1">
      <w:pPr>
        <w:pStyle w:val="ListParagraph"/>
        <w:numPr>
          <w:ilvl w:val="0"/>
          <w:numId w:val="4"/>
        </w:numPr>
        <w:rPr>
          <w:b/>
          <w:bCs/>
          <w:sz w:val="28"/>
          <w:szCs w:val="28"/>
        </w:rPr>
      </w:pPr>
      <w:r w:rsidRPr="00E50FE1">
        <w:rPr>
          <w:b/>
          <w:bCs/>
          <w:sz w:val="28"/>
          <w:szCs w:val="28"/>
        </w:rPr>
        <w:t>Methodology</w:t>
      </w:r>
    </w:p>
    <w:p w14:paraId="1009808E" w14:textId="0EA5C9A4" w:rsidR="00181F10" w:rsidRPr="005759C6" w:rsidRDefault="006F05D0" w:rsidP="00E50FE1">
      <w:pPr>
        <w:pStyle w:val="ListParagraph"/>
        <w:numPr>
          <w:ilvl w:val="0"/>
          <w:numId w:val="21"/>
        </w:numPr>
        <w:rPr>
          <w:sz w:val="28"/>
          <w:szCs w:val="28"/>
        </w:rPr>
      </w:pPr>
      <w:r>
        <w:rPr>
          <w:sz w:val="28"/>
          <w:szCs w:val="28"/>
        </w:rPr>
        <w:lastRenderedPageBreak/>
        <w:t>Get the ratio of deaths vs cases as a dataframe series</w:t>
      </w:r>
    </w:p>
    <w:p w14:paraId="57956FAC" w14:textId="77777777" w:rsidR="00181F10" w:rsidRDefault="00181F10" w:rsidP="00181F10">
      <w:pPr>
        <w:pStyle w:val="ListParagraph"/>
        <w:numPr>
          <w:ilvl w:val="0"/>
          <w:numId w:val="10"/>
        </w:numPr>
        <w:ind w:left="1440"/>
        <w:rPr>
          <w:sz w:val="28"/>
          <w:szCs w:val="28"/>
        </w:rPr>
      </w:pPr>
      <w:r w:rsidRPr="00D93B0B">
        <w:rPr>
          <w:sz w:val="28"/>
          <w:szCs w:val="28"/>
        </w:rPr>
        <w:t xml:space="preserve">Approach: </w:t>
      </w:r>
    </w:p>
    <w:p w14:paraId="1AE9FA25" w14:textId="7CDEF26A" w:rsidR="00181F10" w:rsidRDefault="006F05D0" w:rsidP="00181F10">
      <w:pPr>
        <w:pStyle w:val="ListParagraph"/>
        <w:numPr>
          <w:ilvl w:val="0"/>
          <w:numId w:val="10"/>
        </w:numPr>
        <w:rPr>
          <w:sz w:val="28"/>
          <w:szCs w:val="28"/>
        </w:rPr>
      </w:pPr>
      <w:r>
        <w:rPr>
          <w:sz w:val="28"/>
          <w:szCs w:val="28"/>
        </w:rPr>
        <w:t>We use the death and cases series from our data frame from question 6 and get the ratio as a series.</w:t>
      </w:r>
    </w:p>
    <w:p w14:paraId="5F2E2516" w14:textId="55EA1339" w:rsidR="006F05D0" w:rsidRDefault="006F05D0" w:rsidP="00181F10">
      <w:pPr>
        <w:pStyle w:val="ListParagraph"/>
        <w:numPr>
          <w:ilvl w:val="0"/>
          <w:numId w:val="10"/>
        </w:numPr>
        <w:rPr>
          <w:sz w:val="28"/>
          <w:szCs w:val="28"/>
        </w:rPr>
      </w:pPr>
      <w:r>
        <w:rPr>
          <w:sz w:val="28"/>
          <w:szCs w:val="28"/>
        </w:rPr>
        <w:t>We utilize the mean function to get the average ratio against the ratio series.</w:t>
      </w:r>
    </w:p>
    <w:p w14:paraId="7146E909" w14:textId="08782290" w:rsidR="00181F10" w:rsidRDefault="006F05D0" w:rsidP="00074178">
      <w:pPr>
        <w:pStyle w:val="ListParagraph"/>
        <w:numPr>
          <w:ilvl w:val="0"/>
          <w:numId w:val="10"/>
        </w:numPr>
        <w:rPr>
          <w:sz w:val="28"/>
          <w:szCs w:val="28"/>
        </w:rPr>
      </w:pPr>
      <w:r>
        <w:rPr>
          <w:sz w:val="28"/>
          <w:szCs w:val="28"/>
        </w:rPr>
        <w:t>We use the resulting series to plot the average ratio of Ebola deaths to case</w:t>
      </w:r>
      <w:r w:rsidR="00074178">
        <w:rPr>
          <w:sz w:val="28"/>
          <w:szCs w:val="28"/>
        </w:rPr>
        <w:t>s</w:t>
      </w:r>
      <w:r w:rsidR="00534A0B">
        <w:rPr>
          <w:sz w:val="28"/>
          <w:szCs w:val="28"/>
        </w:rPr>
        <w:t xml:space="preserve"> utilizing the matplotlib library.</w:t>
      </w:r>
      <w:r w:rsidR="00534A0B">
        <w:rPr>
          <w:sz w:val="28"/>
          <w:szCs w:val="28"/>
        </w:rPr>
        <w:fldChar w:fldCharType="begin"/>
      </w:r>
      <w:r w:rsidR="00534A0B">
        <w:rPr>
          <w:sz w:val="28"/>
          <w:szCs w:val="28"/>
        </w:rPr>
        <w:instrText xml:space="preserve"> ADDIN ZOTERO_ITEM CSL_CITATION {"citationID":"PaN5pZee","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534A0B">
        <w:rPr>
          <w:sz w:val="28"/>
          <w:szCs w:val="28"/>
        </w:rPr>
        <w:fldChar w:fldCharType="separate"/>
      </w:r>
      <w:r w:rsidR="00534A0B" w:rsidRPr="00534A0B">
        <w:rPr>
          <w:rFonts w:ascii="Aptos" w:hAnsi="Aptos"/>
          <w:sz w:val="28"/>
        </w:rPr>
        <w:t>[1]</w:t>
      </w:r>
      <w:r w:rsidR="00534A0B">
        <w:rPr>
          <w:sz w:val="28"/>
          <w:szCs w:val="28"/>
        </w:rPr>
        <w:fldChar w:fldCharType="end"/>
      </w:r>
    </w:p>
    <w:p w14:paraId="739D885A" w14:textId="77777777" w:rsidR="00074178" w:rsidRPr="003B61B1" w:rsidRDefault="00074178" w:rsidP="00074178">
      <w:pPr>
        <w:pStyle w:val="ListParagraph"/>
        <w:ind w:left="1800"/>
        <w:rPr>
          <w:sz w:val="28"/>
          <w:szCs w:val="28"/>
        </w:rPr>
      </w:pPr>
    </w:p>
    <w:p w14:paraId="4866F555" w14:textId="77777777" w:rsidR="00181F10" w:rsidRPr="00FE10B8" w:rsidRDefault="00181F10" w:rsidP="00181F10">
      <w:pPr>
        <w:pStyle w:val="ListParagraph"/>
        <w:numPr>
          <w:ilvl w:val="0"/>
          <w:numId w:val="4"/>
        </w:numPr>
        <w:rPr>
          <w:sz w:val="28"/>
          <w:szCs w:val="28"/>
        </w:rPr>
      </w:pPr>
      <w:r w:rsidRPr="00FE10B8">
        <w:rPr>
          <w:b/>
          <w:bCs/>
          <w:sz w:val="28"/>
          <w:szCs w:val="28"/>
        </w:rPr>
        <w:t>Results:</w:t>
      </w:r>
    </w:p>
    <w:p w14:paraId="30DE897C" w14:textId="723F244B" w:rsidR="00181F10" w:rsidRDefault="00534A0B" w:rsidP="00181F10">
      <w:pPr>
        <w:pStyle w:val="ListParagraph"/>
        <w:numPr>
          <w:ilvl w:val="1"/>
          <w:numId w:val="4"/>
        </w:numPr>
        <w:ind w:left="1080"/>
        <w:rPr>
          <w:sz w:val="28"/>
          <w:szCs w:val="28"/>
        </w:rPr>
      </w:pPr>
      <w:r>
        <w:rPr>
          <w:sz w:val="28"/>
          <w:szCs w:val="28"/>
        </w:rPr>
        <w:t>Plotting the average ratio of ebola deaths to cases</w:t>
      </w:r>
      <w:r w:rsidR="00181F10">
        <w:rPr>
          <w:sz w:val="28"/>
          <w:szCs w:val="28"/>
        </w:rPr>
        <w:t>:</w:t>
      </w:r>
    </w:p>
    <w:p w14:paraId="644D1816" w14:textId="2366B5BC" w:rsidR="00181F10" w:rsidRDefault="00D6547E" w:rsidP="00181F10">
      <w:pPr>
        <w:pStyle w:val="ListParagraph"/>
        <w:ind w:left="1080"/>
        <w:rPr>
          <w:sz w:val="28"/>
          <w:szCs w:val="28"/>
        </w:rPr>
      </w:pPr>
      <w:r>
        <w:rPr>
          <w:sz w:val="28"/>
          <w:szCs w:val="28"/>
        </w:rPr>
        <w:t xml:space="preserve">Utilizing the dataframe from question 6, we use the deaths and cases to plot a scatter graph and represent the estimate of average ratio of Ebola deaths to cases. </w:t>
      </w:r>
    </w:p>
    <w:p w14:paraId="5072ADA8" w14:textId="748A6F68" w:rsidR="00D13A36" w:rsidRDefault="00D13A36" w:rsidP="00D13A36">
      <w:pPr>
        <w:pStyle w:val="ListParagraph"/>
        <w:jc w:val="center"/>
        <w:rPr>
          <w:sz w:val="28"/>
          <w:szCs w:val="28"/>
        </w:rPr>
      </w:pPr>
      <w:r w:rsidRPr="00D13A36">
        <w:rPr>
          <w:noProof/>
          <w:sz w:val="28"/>
          <w:szCs w:val="28"/>
        </w:rPr>
        <w:drawing>
          <wp:inline distT="0" distB="0" distL="0" distR="0" wp14:anchorId="7DE0E59C" wp14:editId="71F8EA64">
            <wp:extent cx="4848225" cy="357090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60492" cy="3579939"/>
                    </a:xfrm>
                    <a:prstGeom prst="rect">
                      <a:avLst/>
                    </a:prstGeom>
                  </pic:spPr>
                </pic:pic>
              </a:graphicData>
            </a:graphic>
          </wp:inline>
        </w:drawing>
      </w:r>
    </w:p>
    <w:p w14:paraId="2D9CE2A3" w14:textId="01477DB7" w:rsidR="00D13A36" w:rsidRPr="00044D14" w:rsidRDefault="00D13A36" w:rsidP="00DB1411">
      <w:pPr>
        <w:pStyle w:val="ListParagraph"/>
        <w:jc w:val="center"/>
        <w:rPr>
          <w:i/>
          <w:iCs/>
        </w:rPr>
      </w:pPr>
      <w:r w:rsidRPr="00044D14">
        <w:rPr>
          <w:i/>
          <w:iCs/>
        </w:rPr>
        <w:t>Question 8: Figure showing scatter graph</w:t>
      </w:r>
    </w:p>
    <w:p w14:paraId="737532AF" w14:textId="77777777" w:rsidR="00D13A36" w:rsidRPr="001175B8" w:rsidRDefault="00D13A36" w:rsidP="00D13A36">
      <w:pPr>
        <w:pStyle w:val="ListParagraph"/>
        <w:jc w:val="center"/>
        <w:rPr>
          <w:sz w:val="28"/>
          <w:szCs w:val="28"/>
        </w:rPr>
      </w:pPr>
    </w:p>
    <w:p w14:paraId="7CA1ED1D" w14:textId="77777777" w:rsidR="00181F10" w:rsidRDefault="00181F10" w:rsidP="00181F10">
      <w:pPr>
        <w:pStyle w:val="ListParagraph"/>
        <w:ind w:left="1080"/>
        <w:rPr>
          <w:sz w:val="28"/>
          <w:szCs w:val="28"/>
        </w:rPr>
      </w:pPr>
    </w:p>
    <w:p w14:paraId="6B126BAA" w14:textId="77777777" w:rsidR="00181F10" w:rsidRPr="0065366A" w:rsidRDefault="00181F10" w:rsidP="00181F10">
      <w:pPr>
        <w:pStyle w:val="ListParagraph"/>
        <w:numPr>
          <w:ilvl w:val="0"/>
          <w:numId w:val="4"/>
        </w:numPr>
        <w:rPr>
          <w:sz w:val="28"/>
          <w:szCs w:val="28"/>
        </w:rPr>
      </w:pPr>
      <w:r w:rsidRPr="00FE10B8">
        <w:rPr>
          <w:b/>
          <w:bCs/>
          <w:sz w:val="28"/>
          <w:szCs w:val="28"/>
        </w:rPr>
        <w:lastRenderedPageBreak/>
        <w:t>Analysis and Insights</w:t>
      </w:r>
    </w:p>
    <w:p w14:paraId="3CB95BF5" w14:textId="7E12E451" w:rsidR="00181F10" w:rsidRDefault="00181F10" w:rsidP="00181F10">
      <w:pPr>
        <w:pStyle w:val="ListParagraph"/>
        <w:numPr>
          <w:ilvl w:val="1"/>
          <w:numId w:val="4"/>
        </w:numPr>
        <w:ind w:left="1080"/>
        <w:rPr>
          <w:sz w:val="28"/>
          <w:szCs w:val="28"/>
        </w:rPr>
      </w:pPr>
      <w:r>
        <w:rPr>
          <w:sz w:val="28"/>
          <w:szCs w:val="28"/>
        </w:rPr>
        <w:t xml:space="preserve">Average </w:t>
      </w:r>
      <w:r w:rsidR="002049DA">
        <w:rPr>
          <w:sz w:val="28"/>
          <w:szCs w:val="28"/>
        </w:rPr>
        <w:t>ratio of ebola deaths to cases</w:t>
      </w:r>
    </w:p>
    <w:p w14:paraId="2E09A1F1" w14:textId="3A376AFB" w:rsidR="00181F10" w:rsidRDefault="002049DA" w:rsidP="00181F10">
      <w:pPr>
        <w:pStyle w:val="ListParagraph"/>
        <w:numPr>
          <w:ilvl w:val="0"/>
          <w:numId w:val="13"/>
        </w:numPr>
        <w:rPr>
          <w:sz w:val="28"/>
          <w:szCs w:val="28"/>
        </w:rPr>
      </w:pPr>
      <w:r>
        <w:rPr>
          <w:sz w:val="28"/>
          <w:szCs w:val="28"/>
        </w:rPr>
        <w:t>It appears that the ratio falls just after the mid mark of the deaths and cases and just before the sharp rise in the ebola cases and deaths.</w:t>
      </w:r>
    </w:p>
    <w:p w14:paraId="1A248452" w14:textId="77777777" w:rsidR="00181F10" w:rsidRDefault="00181F10" w:rsidP="00181F10">
      <w:pPr>
        <w:rPr>
          <w:sz w:val="28"/>
          <w:szCs w:val="28"/>
        </w:rPr>
      </w:pPr>
    </w:p>
    <w:p w14:paraId="68454440" w14:textId="512A71C4" w:rsidR="00EF7F6B" w:rsidRDefault="00EF7F6B" w:rsidP="00EF7F6B">
      <w:pPr>
        <w:rPr>
          <w:b/>
          <w:bCs/>
          <w:sz w:val="28"/>
          <w:szCs w:val="28"/>
        </w:rPr>
      </w:pPr>
      <w:r w:rsidRPr="005759C6">
        <w:rPr>
          <w:b/>
          <w:bCs/>
          <w:sz w:val="28"/>
          <w:szCs w:val="28"/>
        </w:rPr>
        <w:t xml:space="preserve">Question </w:t>
      </w:r>
      <w:r w:rsidR="00BA27DF">
        <w:rPr>
          <w:b/>
          <w:bCs/>
          <w:sz w:val="28"/>
          <w:szCs w:val="28"/>
        </w:rPr>
        <w:t>9</w:t>
      </w:r>
      <w:r w:rsidRPr="005759C6">
        <w:rPr>
          <w:b/>
          <w:bCs/>
          <w:sz w:val="28"/>
          <w:szCs w:val="28"/>
        </w:rPr>
        <w:t xml:space="preserve"> Report:</w:t>
      </w:r>
    </w:p>
    <w:p w14:paraId="208D9D55" w14:textId="77777777" w:rsidR="00771468" w:rsidRPr="00771468" w:rsidRDefault="00EF7F6B" w:rsidP="00771468">
      <w:pPr>
        <w:rPr>
          <w:sz w:val="28"/>
          <w:szCs w:val="28"/>
        </w:rPr>
      </w:pPr>
      <w:r w:rsidRPr="005759C6">
        <w:rPr>
          <w:sz w:val="28"/>
          <w:szCs w:val="28"/>
        </w:rPr>
        <w:t xml:space="preserve">Question: </w:t>
      </w:r>
      <w:r w:rsidR="00771468" w:rsidRPr="00771468">
        <w:rPr>
          <w:sz w:val="28"/>
          <w:szCs w:val="28"/>
        </w:rPr>
        <w:t>Obtain daily prices for two ETFs called SPY and TLT which track</w:t>
      </w:r>
    </w:p>
    <w:p w14:paraId="73D9935A" w14:textId="77777777" w:rsidR="00771468" w:rsidRPr="00771468" w:rsidRDefault="00771468" w:rsidP="00771468">
      <w:pPr>
        <w:rPr>
          <w:sz w:val="28"/>
          <w:szCs w:val="28"/>
        </w:rPr>
      </w:pPr>
      <w:r w:rsidRPr="00771468">
        <w:rPr>
          <w:sz w:val="28"/>
          <w:szCs w:val="28"/>
        </w:rPr>
        <w:t>the S&amp;P500 index and long-term Treasury Bond. Select the</w:t>
      </w:r>
    </w:p>
    <w:p w14:paraId="7CF6DCDA" w14:textId="4FC61735" w:rsidR="00771468" w:rsidRPr="00771468" w:rsidRDefault="00771468" w:rsidP="00771468">
      <w:pPr>
        <w:rPr>
          <w:sz w:val="28"/>
          <w:szCs w:val="28"/>
        </w:rPr>
      </w:pPr>
      <w:r w:rsidRPr="00771468">
        <w:rPr>
          <w:sz w:val="28"/>
          <w:szCs w:val="28"/>
        </w:rPr>
        <w:t xml:space="preserve">adjusted closing prices. Plot the </w:t>
      </w:r>
      <w:r w:rsidR="00F663CC" w:rsidRPr="00771468">
        <w:rPr>
          <w:sz w:val="28"/>
          <w:szCs w:val="28"/>
        </w:rPr>
        <w:t>two-time</w:t>
      </w:r>
      <w:r w:rsidRPr="00771468">
        <w:rPr>
          <w:sz w:val="28"/>
          <w:szCs w:val="28"/>
        </w:rPr>
        <w:t xml:space="preserve"> series during </w:t>
      </w:r>
      <w:bookmarkStart w:id="1" w:name="_Hlk176169182"/>
      <w:r w:rsidRPr="00771468">
        <w:rPr>
          <w:sz w:val="28"/>
          <w:szCs w:val="28"/>
        </w:rPr>
        <w:t>12/31/2013</w:t>
      </w:r>
    </w:p>
    <w:p w14:paraId="25838C76" w14:textId="77777777" w:rsidR="00771468" w:rsidRPr="00771468" w:rsidRDefault="00771468" w:rsidP="00771468">
      <w:pPr>
        <w:rPr>
          <w:sz w:val="28"/>
          <w:szCs w:val="28"/>
        </w:rPr>
      </w:pPr>
      <w:r w:rsidRPr="00771468">
        <w:rPr>
          <w:sz w:val="28"/>
          <w:szCs w:val="28"/>
        </w:rPr>
        <w:t xml:space="preserve">– 08/31/2015 </w:t>
      </w:r>
      <w:bookmarkEnd w:id="1"/>
      <w:r w:rsidRPr="00771468">
        <w:rPr>
          <w:sz w:val="28"/>
          <w:szCs w:val="28"/>
        </w:rPr>
        <w:t>and make them comparable by starting from prices</w:t>
      </w:r>
    </w:p>
    <w:p w14:paraId="12657F41" w14:textId="77777777" w:rsidR="00771468" w:rsidRDefault="00771468" w:rsidP="00771468">
      <w:pPr>
        <w:rPr>
          <w:sz w:val="28"/>
          <w:szCs w:val="28"/>
        </w:rPr>
      </w:pPr>
      <w:r w:rsidRPr="00771468">
        <w:rPr>
          <w:sz w:val="28"/>
          <w:szCs w:val="28"/>
        </w:rPr>
        <w:t>of $100 on the first day in 12/31/2013 – 08/31/2015.</w:t>
      </w:r>
    </w:p>
    <w:p w14:paraId="2E2FBFAF" w14:textId="77777777" w:rsidR="00771468" w:rsidRDefault="00771468" w:rsidP="00771468">
      <w:pPr>
        <w:rPr>
          <w:b/>
          <w:bCs/>
          <w:sz w:val="28"/>
          <w:szCs w:val="28"/>
        </w:rPr>
      </w:pPr>
    </w:p>
    <w:p w14:paraId="372A3605" w14:textId="245442BB" w:rsidR="00EF7F6B" w:rsidRPr="00771468" w:rsidRDefault="00EF7F6B" w:rsidP="00771468">
      <w:pPr>
        <w:pStyle w:val="ListParagraph"/>
        <w:numPr>
          <w:ilvl w:val="0"/>
          <w:numId w:val="22"/>
        </w:numPr>
        <w:rPr>
          <w:sz w:val="28"/>
          <w:szCs w:val="28"/>
        </w:rPr>
      </w:pPr>
      <w:r w:rsidRPr="00771468">
        <w:rPr>
          <w:b/>
          <w:bCs/>
          <w:sz w:val="28"/>
          <w:szCs w:val="28"/>
        </w:rPr>
        <w:t>Methodology</w:t>
      </w:r>
    </w:p>
    <w:p w14:paraId="69672020" w14:textId="4E143034" w:rsidR="00EF7F6B" w:rsidRPr="005759C6" w:rsidRDefault="00C40489" w:rsidP="00C40489">
      <w:pPr>
        <w:pStyle w:val="ListParagraph"/>
        <w:numPr>
          <w:ilvl w:val="0"/>
          <w:numId w:val="23"/>
        </w:numPr>
        <w:rPr>
          <w:sz w:val="28"/>
          <w:szCs w:val="28"/>
        </w:rPr>
      </w:pPr>
      <w:r>
        <w:rPr>
          <w:sz w:val="28"/>
          <w:szCs w:val="28"/>
        </w:rPr>
        <w:t>Using normalization to make the two ETFs comparable</w:t>
      </w:r>
    </w:p>
    <w:p w14:paraId="34486250" w14:textId="77777777" w:rsidR="00EF7F6B" w:rsidRDefault="00EF7F6B" w:rsidP="00EF7F6B">
      <w:pPr>
        <w:pStyle w:val="ListParagraph"/>
        <w:numPr>
          <w:ilvl w:val="0"/>
          <w:numId w:val="10"/>
        </w:numPr>
        <w:ind w:left="1440"/>
        <w:rPr>
          <w:sz w:val="28"/>
          <w:szCs w:val="28"/>
        </w:rPr>
      </w:pPr>
      <w:r w:rsidRPr="00D93B0B">
        <w:rPr>
          <w:sz w:val="28"/>
          <w:szCs w:val="28"/>
        </w:rPr>
        <w:t xml:space="preserve">Approach: </w:t>
      </w:r>
    </w:p>
    <w:p w14:paraId="57F0661C" w14:textId="58823283" w:rsidR="00EF7F6B" w:rsidRDefault="00C40489" w:rsidP="00EF7F6B">
      <w:pPr>
        <w:pStyle w:val="ListParagraph"/>
        <w:numPr>
          <w:ilvl w:val="0"/>
          <w:numId w:val="10"/>
        </w:numPr>
        <w:rPr>
          <w:sz w:val="28"/>
          <w:szCs w:val="28"/>
        </w:rPr>
      </w:pPr>
      <w:r>
        <w:rPr>
          <w:sz w:val="28"/>
          <w:szCs w:val="28"/>
        </w:rPr>
        <w:t>We read the ETFs from the csv files provided using pandas read_csv function.</w:t>
      </w:r>
      <w:r>
        <w:rPr>
          <w:sz w:val="28"/>
          <w:szCs w:val="28"/>
        </w:rPr>
        <w:fldChar w:fldCharType="begin"/>
      </w:r>
      <w:r>
        <w:rPr>
          <w:sz w:val="28"/>
          <w:szCs w:val="28"/>
        </w:rPr>
        <w:instrText xml:space="preserve"> ADDIN ZOTERO_ITEM CSL_CITATION {"citationID":"IjwcIvJH","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C40489">
        <w:rPr>
          <w:rFonts w:ascii="Aptos" w:hAnsi="Aptos"/>
          <w:sz w:val="28"/>
        </w:rPr>
        <w:t>[2]</w:t>
      </w:r>
      <w:r>
        <w:rPr>
          <w:sz w:val="28"/>
          <w:szCs w:val="28"/>
        </w:rPr>
        <w:fldChar w:fldCharType="end"/>
      </w:r>
    </w:p>
    <w:p w14:paraId="35CD61EC" w14:textId="37292204" w:rsidR="00C40489" w:rsidRDefault="00C40489" w:rsidP="00EF7F6B">
      <w:pPr>
        <w:pStyle w:val="ListParagraph"/>
        <w:numPr>
          <w:ilvl w:val="0"/>
          <w:numId w:val="10"/>
        </w:numPr>
        <w:rPr>
          <w:sz w:val="28"/>
          <w:szCs w:val="28"/>
        </w:rPr>
      </w:pPr>
      <w:r>
        <w:rPr>
          <w:sz w:val="28"/>
          <w:szCs w:val="28"/>
        </w:rPr>
        <w:t>We get the first value of each of the ETFs and normalize them.</w:t>
      </w:r>
    </w:p>
    <w:p w14:paraId="1CB52CFE" w14:textId="5604C969" w:rsidR="00EF7F6B" w:rsidRDefault="00C40489" w:rsidP="00EF7F6B">
      <w:pPr>
        <w:pStyle w:val="ListParagraph"/>
        <w:numPr>
          <w:ilvl w:val="0"/>
          <w:numId w:val="10"/>
        </w:numPr>
        <w:rPr>
          <w:sz w:val="28"/>
          <w:szCs w:val="28"/>
        </w:rPr>
      </w:pPr>
      <w:r>
        <w:rPr>
          <w:sz w:val="28"/>
          <w:szCs w:val="28"/>
        </w:rPr>
        <w:t>We create a unified dataframe holding the normalized data.</w:t>
      </w:r>
    </w:p>
    <w:p w14:paraId="3E746937" w14:textId="488F1A03" w:rsidR="00C40489" w:rsidRDefault="00C40489" w:rsidP="00C40489">
      <w:pPr>
        <w:pStyle w:val="ListParagraph"/>
        <w:numPr>
          <w:ilvl w:val="0"/>
          <w:numId w:val="10"/>
        </w:numPr>
        <w:rPr>
          <w:sz w:val="28"/>
          <w:szCs w:val="28"/>
        </w:rPr>
      </w:pPr>
      <w:r>
        <w:rPr>
          <w:sz w:val="28"/>
          <w:szCs w:val="28"/>
        </w:rPr>
        <w:t xml:space="preserve">We use the normalized data frame to plot a two-time series during the period </w:t>
      </w:r>
      <w:r w:rsidRPr="00C40489">
        <w:rPr>
          <w:sz w:val="28"/>
          <w:szCs w:val="28"/>
        </w:rPr>
        <w:t>12/31/2013– 08/31/2015</w:t>
      </w:r>
      <w:r w:rsidR="00BD02C8">
        <w:rPr>
          <w:sz w:val="28"/>
          <w:szCs w:val="28"/>
        </w:rPr>
        <w:t>.</w:t>
      </w:r>
    </w:p>
    <w:p w14:paraId="3CBE6CD4" w14:textId="606132AA" w:rsidR="00BD02C8" w:rsidRPr="00C40489" w:rsidRDefault="00BD02C8" w:rsidP="00C40489">
      <w:pPr>
        <w:pStyle w:val="ListParagraph"/>
        <w:numPr>
          <w:ilvl w:val="0"/>
          <w:numId w:val="10"/>
        </w:numPr>
        <w:rPr>
          <w:sz w:val="28"/>
          <w:szCs w:val="28"/>
        </w:rPr>
      </w:pPr>
      <w:r>
        <w:rPr>
          <w:sz w:val="28"/>
          <w:szCs w:val="28"/>
        </w:rPr>
        <w:t>We then display the line graph.</w:t>
      </w:r>
    </w:p>
    <w:p w14:paraId="6D8BCAE9" w14:textId="77777777" w:rsidR="00EF7F6B" w:rsidRPr="003B61B1" w:rsidRDefault="00EF7F6B" w:rsidP="00EF7F6B">
      <w:pPr>
        <w:pStyle w:val="ListParagraph"/>
        <w:ind w:left="1800"/>
        <w:rPr>
          <w:sz w:val="28"/>
          <w:szCs w:val="28"/>
        </w:rPr>
      </w:pPr>
    </w:p>
    <w:p w14:paraId="26F44727" w14:textId="77777777" w:rsidR="00EF7F6B" w:rsidRPr="00FE10B8" w:rsidRDefault="00EF7F6B" w:rsidP="00771468">
      <w:pPr>
        <w:pStyle w:val="ListParagraph"/>
        <w:numPr>
          <w:ilvl w:val="0"/>
          <w:numId w:val="22"/>
        </w:numPr>
        <w:rPr>
          <w:sz w:val="28"/>
          <w:szCs w:val="28"/>
        </w:rPr>
      </w:pPr>
      <w:r w:rsidRPr="00FE10B8">
        <w:rPr>
          <w:b/>
          <w:bCs/>
          <w:sz w:val="28"/>
          <w:szCs w:val="28"/>
        </w:rPr>
        <w:t>Results:</w:t>
      </w:r>
    </w:p>
    <w:p w14:paraId="045A7C69" w14:textId="5B9334B4" w:rsidR="00EF7F6B" w:rsidRDefault="00BD02C8" w:rsidP="00771468">
      <w:pPr>
        <w:pStyle w:val="ListParagraph"/>
        <w:numPr>
          <w:ilvl w:val="1"/>
          <w:numId w:val="22"/>
        </w:numPr>
        <w:ind w:left="1080"/>
        <w:rPr>
          <w:sz w:val="28"/>
          <w:szCs w:val="28"/>
        </w:rPr>
      </w:pPr>
      <w:r>
        <w:rPr>
          <w:sz w:val="28"/>
          <w:szCs w:val="28"/>
        </w:rPr>
        <w:t>Plotted two-time series graph using normalized ETF data</w:t>
      </w:r>
      <w:r w:rsidR="00EF7F6B">
        <w:rPr>
          <w:sz w:val="28"/>
          <w:szCs w:val="28"/>
        </w:rPr>
        <w:t>:</w:t>
      </w:r>
    </w:p>
    <w:p w14:paraId="1E63886F" w14:textId="4A7487B3" w:rsidR="00EF7F6B" w:rsidRDefault="00BD02C8" w:rsidP="00EF7F6B">
      <w:pPr>
        <w:pStyle w:val="ListParagraph"/>
        <w:ind w:left="1080"/>
        <w:rPr>
          <w:sz w:val="28"/>
          <w:szCs w:val="28"/>
        </w:rPr>
      </w:pPr>
      <w:r>
        <w:rPr>
          <w:sz w:val="28"/>
          <w:szCs w:val="28"/>
        </w:rPr>
        <w:lastRenderedPageBreak/>
        <w:t xml:space="preserve">Having normalized the two ETFs (SPY and TLT), we plot the two-time series graph for the period </w:t>
      </w:r>
      <w:r w:rsidRPr="00C40489">
        <w:rPr>
          <w:sz w:val="28"/>
          <w:szCs w:val="28"/>
        </w:rPr>
        <w:t>12/31/2013– 08/31/2015</w:t>
      </w:r>
      <w:r>
        <w:rPr>
          <w:sz w:val="28"/>
          <w:szCs w:val="28"/>
        </w:rPr>
        <w:t>.</w:t>
      </w:r>
    </w:p>
    <w:p w14:paraId="31FFBB38" w14:textId="55DA8227" w:rsidR="00DD281F" w:rsidRDefault="0000290B" w:rsidP="00DD281F">
      <w:pPr>
        <w:pStyle w:val="ListParagraph"/>
        <w:jc w:val="center"/>
        <w:rPr>
          <w:sz w:val="28"/>
          <w:szCs w:val="28"/>
        </w:rPr>
      </w:pPr>
      <w:r w:rsidRPr="0000290B">
        <w:rPr>
          <w:noProof/>
          <w:sz w:val="28"/>
          <w:szCs w:val="28"/>
        </w:rPr>
        <w:drawing>
          <wp:inline distT="0" distB="0" distL="0" distR="0" wp14:anchorId="3ABFEAF5" wp14:editId="7E80FB49">
            <wp:extent cx="5010150" cy="238945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26555" cy="2397280"/>
                    </a:xfrm>
                    <a:prstGeom prst="rect">
                      <a:avLst/>
                    </a:prstGeom>
                  </pic:spPr>
                </pic:pic>
              </a:graphicData>
            </a:graphic>
          </wp:inline>
        </w:drawing>
      </w:r>
    </w:p>
    <w:p w14:paraId="32CC526A" w14:textId="363E2EE7" w:rsidR="00DD281F" w:rsidRPr="00DD281F" w:rsidRDefault="00DD281F" w:rsidP="00DD281F">
      <w:pPr>
        <w:pStyle w:val="ListParagraph"/>
        <w:ind w:left="1080"/>
        <w:jc w:val="center"/>
        <w:rPr>
          <w:i/>
          <w:iCs/>
        </w:rPr>
      </w:pPr>
      <w:r w:rsidRPr="00DD281F">
        <w:rPr>
          <w:i/>
          <w:iCs/>
        </w:rPr>
        <w:t>Question 9: Figure showing two-series line graph</w:t>
      </w:r>
    </w:p>
    <w:p w14:paraId="6B75DE51" w14:textId="77777777" w:rsidR="00EF7F6B" w:rsidRDefault="00EF7F6B" w:rsidP="00EF7F6B">
      <w:pPr>
        <w:pStyle w:val="ListParagraph"/>
        <w:ind w:left="1080"/>
        <w:rPr>
          <w:sz w:val="28"/>
          <w:szCs w:val="28"/>
        </w:rPr>
      </w:pPr>
    </w:p>
    <w:p w14:paraId="23DEBB05" w14:textId="77777777" w:rsidR="00EF7F6B" w:rsidRPr="0065366A" w:rsidRDefault="00EF7F6B" w:rsidP="00771468">
      <w:pPr>
        <w:pStyle w:val="ListParagraph"/>
        <w:numPr>
          <w:ilvl w:val="0"/>
          <w:numId w:val="22"/>
        </w:numPr>
        <w:rPr>
          <w:sz w:val="28"/>
          <w:szCs w:val="28"/>
        </w:rPr>
      </w:pPr>
      <w:r w:rsidRPr="00FE10B8">
        <w:rPr>
          <w:b/>
          <w:bCs/>
          <w:sz w:val="28"/>
          <w:szCs w:val="28"/>
        </w:rPr>
        <w:t>Analysis and Insights</w:t>
      </w:r>
    </w:p>
    <w:p w14:paraId="32B97061" w14:textId="65B672D4" w:rsidR="00EF7F6B" w:rsidRDefault="00BD02C8" w:rsidP="00771468">
      <w:pPr>
        <w:pStyle w:val="ListParagraph"/>
        <w:numPr>
          <w:ilvl w:val="1"/>
          <w:numId w:val="22"/>
        </w:numPr>
        <w:ind w:left="1080"/>
        <w:rPr>
          <w:sz w:val="28"/>
          <w:szCs w:val="28"/>
        </w:rPr>
      </w:pPr>
      <w:r>
        <w:rPr>
          <w:sz w:val="28"/>
          <w:szCs w:val="28"/>
        </w:rPr>
        <w:t>Normalization</w:t>
      </w:r>
    </w:p>
    <w:p w14:paraId="0F19109C" w14:textId="1CB2D5D3" w:rsidR="00EF7F6B" w:rsidRDefault="00BD02C8" w:rsidP="00EF7F6B">
      <w:pPr>
        <w:pStyle w:val="ListParagraph"/>
        <w:numPr>
          <w:ilvl w:val="0"/>
          <w:numId w:val="13"/>
        </w:numPr>
        <w:rPr>
          <w:sz w:val="28"/>
          <w:szCs w:val="28"/>
        </w:rPr>
      </w:pPr>
      <w:r>
        <w:rPr>
          <w:sz w:val="28"/>
          <w:szCs w:val="28"/>
        </w:rPr>
        <w:t>Normalization has helped us to compare two datasets that strongly differ so we can easily carryout analysis on them to better inform our thoughts and decisions about the two ETFs.</w:t>
      </w:r>
    </w:p>
    <w:p w14:paraId="6856E2BC" w14:textId="77777777" w:rsidR="00EF7F6B" w:rsidRDefault="00EF7F6B" w:rsidP="00181F10">
      <w:pPr>
        <w:rPr>
          <w:sz w:val="28"/>
          <w:szCs w:val="28"/>
        </w:rPr>
      </w:pPr>
    </w:p>
    <w:p w14:paraId="3BB49D5B" w14:textId="688AE6D6" w:rsidR="00F23D9D" w:rsidRDefault="00F23D9D" w:rsidP="00F23D9D">
      <w:pPr>
        <w:rPr>
          <w:b/>
          <w:bCs/>
          <w:sz w:val="28"/>
          <w:szCs w:val="28"/>
        </w:rPr>
      </w:pPr>
      <w:r w:rsidRPr="005759C6">
        <w:rPr>
          <w:b/>
          <w:bCs/>
          <w:sz w:val="28"/>
          <w:szCs w:val="28"/>
        </w:rPr>
        <w:t xml:space="preserve">Question </w:t>
      </w:r>
      <w:r>
        <w:rPr>
          <w:b/>
          <w:bCs/>
          <w:sz w:val="28"/>
          <w:szCs w:val="28"/>
        </w:rPr>
        <w:t>10</w:t>
      </w:r>
      <w:r w:rsidRPr="005759C6">
        <w:rPr>
          <w:b/>
          <w:bCs/>
          <w:sz w:val="28"/>
          <w:szCs w:val="28"/>
        </w:rPr>
        <w:t xml:space="preserve"> Report:</w:t>
      </w:r>
    </w:p>
    <w:p w14:paraId="0E54EAD4" w14:textId="77777777" w:rsidR="003F1E86" w:rsidRPr="003F1E86" w:rsidRDefault="00F23D9D" w:rsidP="003F1E86">
      <w:pPr>
        <w:rPr>
          <w:sz w:val="28"/>
          <w:szCs w:val="28"/>
        </w:rPr>
      </w:pPr>
      <w:r w:rsidRPr="005759C6">
        <w:rPr>
          <w:sz w:val="28"/>
          <w:szCs w:val="28"/>
        </w:rPr>
        <w:t xml:space="preserve">Question: </w:t>
      </w:r>
      <w:r w:rsidR="003F1E86" w:rsidRPr="003F1E86">
        <w:rPr>
          <w:sz w:val="28"/>
          <w:szCs w:val="28"/>
        </w:rPr>
        <w:t>For the ETFs on the previous question, calculate daily returns, r(t)</w:t>
      </w:r>
    </w:p>
    <w:p w14:paraId="6AC17060" w14:textId="77777777" w:rsidR="003F1E86" w:rsidRPr="003F1E86" w:rsidRDefault="003F1E86" w:rsidP="003F1E86">
      <w:pPr>
        <w:rPr>
          <w:sz w:val="28"/>
          <w:szCs w:val="28"/>
        </w:rPr>
      </w:pPr>
      <w:r w:rsidRPr="003F1E86">
        <w:rPr>
          <w:sz w:val="28"/>
          <w:szCs w:val="28"/>
        </w:rPr>
        <w:t>= p(t)/p(t-1)-1, for each trading day in the same time period as</w:t>
      </w:r>
    </w:p>
    <w:p w14:paraId="1A00F6E8" w14:textId="77777777" w:rsidR="003F1E86" w:rsidRPr="003F1E86" w:rsidRDefault="003F1E86" w:rsidP="003F1E86">
      <w:pPr>
        <w:rPr>
          <w:sz w:val="28"/>
          <w:szCs w:val="28"/>
        </w:rPr>
      </w:pPr>
      <w:r w:rsidRPr="003F1E86">
        <w:rPr>
          <w:sz w:val="28"/>
          <w:szCs w:val="28"/>
        </w:rPr>
        <w:t>above. Calculate the average, min and max daily return for each of</w:t>
      </w:r>
    </w:p>
    <w:p w14:paraId="320CE891" w14:textId="77777777" w:rsidR="003F1E86" w:rsidRPr="003F1E86" w:rsidRDefault="003F1E86" w:rsidP="003F1E86">
      <w:pPr>
        <w:rPr>
          <w:sz w:val="28"/>
          <w:szCs w:val="28"/>
        </w:rPr>
      </w:pPr>
      <w:r w:rsidRPr="003F1E86">
        <w:rPr>
          <w:sz w:val="28"/>
          <w:szCs w:val="28"/>
        </w:rPr>
        <w:t>the two ETFs during the time period and express these as</w:t>
      </w:r>
    </w:p>
    <w:p w14:paraId="3442C4B0" w14:textId="77777777" w:rsidR="003F1E86" w:rsidRPr="003F1E86" w:rsidRDefault="003F1E86" w:rsidP="003F1E86">
      <w:pPr>
        <w:rPr>
          <w:sz w:val="28"/>
          <w:szCs w:val="28"/>
        </w:rPr>
      </w:pPr>
      <w:r w:rsidRPr="003F1E86">
        <w:rPr>
          <w:sz w:val="28"/>
          <w:szCs w:val="28"/>
        </w:rPr>
        <w:t>percentages.</w:t>
      </w:r>
    </w:p>
    <w:p w14:paraId="71DEEAE2" w14:textId="00806EC1" w:rsidR="00F23D9D" w:rsidRDefault="00F23D9D" w:rsidP="003F1E86">
      <w:pPr>
        <w:rPr>
          <w:b/>
          <w:bCs/>
          <w:sz w:val="28"/>
          <w:szCs w:val="28"/>
        </w:rPr>
      </w:pPr>
    </w:p>
    <w:p w14:paraId="0FE5D42B" w14:textId="77777777" w:rsidR="00F23D9D" w:rsidRPr="00771468" w:rsidRDefault="00F23D9D" w:rsidP="00F23D9D">
      <w:pPr>
        <w:pStyle w:val="ListParagraph"/>
        <w:numPr>
          <w:ilvl w:val="0"/>
          <w:numId w:val="22"/>
        </w:numPr>
        <w:rPr>
          <w:sz w:val="28"/>
          <w:szCs w:val="28"/>
        </w:rPr>
      </w:pPr>
      <w:r w:rsidRPr="00771468">
        <w:rPr>
          <w:b/>
          <w:bCs/>
          <w:sz w:val="28"/>
          <w:szCs w:val="28"/>
        </w:rPr>
        <w:t>Methodology</w:t>
      </w:r>
    </w:p>
    <w:p w14:paraId="7F093708" w14:textId="267A6E43" w:rsidR="00F23D9D" w:rsidRPr="005759C6" w:rsidRDefault="00107829" w:rsidP="00107829">
      <w:pPr>
        <w:pStyle w:val="ListParagraph"/>
        <w:numPr>
          <w:ilvl w:val="0"/>
          <w:numId w:val="24"/>
        </w:numPr>
        <w:rPr>
          <w:sz w:val="28"/>
          <w:szCs w:val="28"/>
        </w:rPr>
      </w:pPr>
      <w:r>
        <w:rPr>
          <w:sz w:val="28"/>
          <w:szCs w:val="28"/>
        </w:rPr>
        <w:lastRenderedPageBreak/>
        <w:t>Using daily returns to calculate average, min and max daily returns for SPY and TLT</w:t>
      </w:r>
    </w:p>
    <w:p w14:paraId="1F911DB4" w14:textId="77777777" w:rsidR="00F23D9D" w:rsidRDefault="00F23D9D" w:rsidP="00F23D9D">
      <w:pPr>
        <w:pStyle w:val="ListParagraph"/>
        <w:numPr>
          <w:ilvl w:val="0"/>
          <w:numId w:val="10"/>
        </w:numPr>
        <w:ind w:left="1440"/>
        <w:rPr>
          <w:sz w:val="28"/>
          <w:szCs w:val="28"/>
        </w:rPr>
      </w:pPr>
      <w:r w:rsidRPr="00D93B0B">
        <w:rPr>
          <w:sz w:val="28"/>
          <w:szCs w:val="28"/>
        </w:rPr>
        <w:t xml:space="preserve">Approach: </w:t>
      </w:r>
    </w:p>
    <w:p w14:paraId="1D2D362B" w14:textId="3481BAC7" w:rsidR="00F23D9D" w:rsidRDefault="00E756A6" w:rsidP="00F23D9D">
      <w:pPr>
        <w:pStyle w:val="ListParagraph"/>
        <w:numPr>
          <w:ilvl w:val="0"/>
          <w:numId w:val="10"/>
        </w:numPr>
        <w:rPr>
          <w:sz w:val="28"/>
          <w:szCs w:val="28"/>
        </w:rPr>
      </w:pPr>
      <w:r>
        <w:rPr>
          <w:sz w:val="28"/>
          <w:szCs w:val="28"/>
        </w:rPr>
        <w:t xml:space="preserve">To get the daily returns, we take advantage of the pct_change function of the pandas software library. </w:t>
      </w:r>
      <w:r>
        <w:rPr>
          <w:sz w:val="28"/>
          <w:szCs w:val="28"/>
        </w:rPr>
        <w:fldChar w:fldCharType="begin"/>
      </w:r>
      <w:r w:rsidR="002F38FA">
        <w:rPr>
          <w:sz w:val="28"/>
          <w:szCs w:val="28"/>
        </w:rPr>
        <w:instrText xml:space="preserve"> ADDIN ZOTERO_ITEM CSL_CITATION {"citationID":"SuwmxNDT","properties":{"formattedCitation":"[8]","plainCitation":"[8]","noteIndex":0},"citationItems":[{"id":73,"uris":["http://zotero.org/users/14711549/items/JJFUA95E"],"itemData":{"id":73,"type":"webpage","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Pandas dataframe.pct_change()","URL":"https://www.geeksforgeeks.org/python-pandas-dataframe-pct_change/","accessed":{"date-parts":[["2024",9,2]]},"issued":{"date-parts":[["2018",11,22]]}}}],"schema":"https://github.com/citation-style-language/schema/raw/master/csl-citation.json"} </w:instrText>
      </w:r>
      <w:r>
        <w:rPr>
          <w:sz w:val="28"/>
          <w:szCs w:val="28"/>
        </w:rPr>
        <w:fldChar w:fldCharType="separate"/>
      </w:r>
      <w:r w:rsidR="002F38FA" w:rsidRPr="002F38FA">
        <w:rPr>
          <w:rFonts w:ascii="Aptos" w:hAnsi="Aptos"/>
          <w:sz w:val="28"/>
        </w:rPr>
        <w:t>[8]</w:t>
      </w:r>
      <w:r>
        <w:rPr>
          <w:sz w:val="28"/>
          <w:szCs w:val="28"/>
        </w:rPr>
        <w:fldChar w:fldCharType="end"/>
      </w:r>
    </w:p>
    <w:p w14:paraId="6A83D6CD" w14:textId="097180A3" w:rsidR="00F23D9D" w:rsidRDefault="00E756A6" w:rsidP="00F23D9D">
      <w:pPr>
        <w:pStyle w:val="ListParagraph"/>
        <w:numPr>
          <w:ilvl w:val="0"/>
          <w:numId w:val="10"/>
        </w:numPr>
        <w:rPr>
          <w:sz w:val="28"/>
          <w:szCs w:val="28"/>
        </w:rPr>
      </w:pPr>
      <w:r>
        <w:rPr>
          <w:sz w:val="28"/>
          <w:szCs w:val="28"/>
        </w:rPr>
        <w:t>We then use the result series to compute the mean, minimum and maximum daily return.</w:t>
      </w:r>
    </w:p>
    <w:p w14:paraId="5ED465BD" w14:textId="09C36A50" w:rsidR="00F23D9D" w:rsidRDefault="00E756A6" w:rsidP="00F23D9D">
      <w:pPr>
        <w:pStyle w:val="ListParagraph"/>
        <w:numPr>
          <w:ilvl w:val="0"/>
          <w:numId w:val="10"/>
        </w:numPr>
        <w:rPr>
          <w:sz w:val="28"/>
          <w:szCs w:val="28"/>
        </w:rPr>
      </w:pPr>
      <w:r>
        <w:rPr>
          <w:sz w:val="28"/>
          <w:szCs w:val="28"/>
        </w:rPr>
        <w:t>We follow the same steps for each of the ETFs.</w:t>
      </w:r>
    </w:p>
    <w:p w14:paraId="154FF9C0" w14:textId="43AECE75" w:rsidR="00F23D9D" w:rsidRDefault="00E756A6" w:rsidP="00F23D9D">
      <w:pPr>
        <w:pStyle w:val="ListParagraph"/>
        <w:numPr>
          <w:ilvl w:val="0"/>
          <w:numId w:val="10"/>
        </w:numPr>
        <w:rPr>
          <w:sz w:val="28"/>
          <w:szCs w:val="28"/>
        </w:rPr>
      </w:pPr>
      <w:r>
        <w:rPr>
          <w:sz w:val="28"/>
          <w:szCs w:val="28"/>
        </w:rPr>
        <w:t>Finally, we print the results.</w:t>
      </w:r>
    </w:p>
    <w:p w14:paraId="3042E728" w14:textId="77777777" w:rsidR="00F23D9D" w:rsidRPr="003B61B1" w:rsidRDefault="00F23D9D" w:rsidP="00F23D9D">
      <w:pPr>
        <w:pStyle w:val="ListParagraph"/>
        <w:ind w:left="1800"/>
        <w:rPr>
          <w:sz w:val="28"/>
          <w:szCs w:val="28"/>
        </w:rPr>
      </w:pPr>
    </w:p>
    <w:p w14:paraId="11AAAB8C" w14:textId="77777777" w:rsidR="00F23D9D" w:rsidRPr="00FE10B8" w:rsidRDefault="00F23D9D" w:rsidP="00F23D9D">
      <w:pPr>
        <w:pStyle w:val="ListParagraph"/>
        <w:numPr>
          <w:ilvl w:val="0"/>
          <w:numId w:val="22"/>
        </w:numPr>
        <w:rPr>
          <w:sz w:val="28"/>
          <w:szCs w:val="28"/>
        </w:rPr>
      </w:pPr>
      <w:r w:rsidRPr="00FE10B8">
        <w:rPr>
          <w:b/>
          <w:bCs/>
          <w:sz w:val="28"/>
          <w:szCs w:val="28"/>
        </w:rPr>
        <w:t>Results:</w:t>
      </w:r>
    </w:p>
    <w:p w14:paraId="5B83CE4F" w14:textId="71D53557" w:rsidR="00F23D9D" w:rsidRDefault="00E756A6" w:rsidP="00F23D9D">
      <w:pPr>
        <w:pStyle w:val="ListParagraph"/>
        <w:numPr>
          <w:ilvl w:val="1"/>
          <w:numId w:val="22"/>
        </w:numPr>
        <w:ind w:left="1080"/>
        <w:rPr>
          <w:sz w:val="28"/>
          <w:szCs w:val="28"/>
        </w:rPr>
      </w:pPr>
      <w:r>
        <w:rPr>
          <w:sz w:val="28"/>
          <w:szCs w:val="28"/>
        </w:rPr>
        <w:t>Average, minimum and maximum daily returns from the two ETFs</w:t>
      </w:r>
      <w:r w:rsidR="00F23D9D">
        <w:rPr>
          <w:sz w:val="28"/>
          <w:szCs w:val="28"/>
        </w:rPr>
        <w:t>:</w:t>
      </w:r>
    </w:p>
    <w:p w14:paraId="19DCC524" w14:textId="256C14DB" w:rsidR="000103FF" w:rsidRPr="008C06CF" w:rsidRDefault="00E756A6" w:rsidP="008C06CF">
      <w:pPr>
        <w:pStyle w:val="ListParagraph"/>
        <w:ind w:left="1080"/>
        <w:rPr>
          <w:sz w:val="28"/>
          <w:szCs w:val="28"/>
        </w:rPr>
      </w:pPr>
      <w:r>
        <w:rPr>
          <w:sz w:val="28"/>
          <w:szCs w:val="28"/>
        </w:rPr>
        <w:t>Once we have got the daily returns for the two ETFs, we then compute the average daily returns, find the minimum and maximum daily return and display the results for each of the ETFs.</w:t>
      </w:r>
    </w:p>
    <w:p w14:paraId="51FBCDED" w14:textId="77777777" w:rsidR="008C06CF" w:rsidRDefault="008C06CF" w:rsidP="004879EC">
      <w:pPr>
        <w:pStyle w:val="ListParagraph"/>
        <w:jc w:val="center"/>
        <w:rPr>
          <w:sz w:val="28"/>
          <w:szCs w:val="28"/>
        </w:rPr>
      </w:pPr>
    </w:p>
    <w:p w14:paraId="68E9A8CA" w14:textId="4986C336" w:rsidR="000103FF" w:rsidRDefault="008C06CF" w:rsidP="004879EC">
      <w:pPr>
        <w:pStyle w:val="ListParagraph"/>
        <w:jc w:val="center"/>
        <w:rPr>
          <w:sz w:val="28"/>
          <w:szCs w:val="28"/>
        </w:rPr>
      </w:pPr>
      <w:r w:rsidRPr="008C06CF">
        <w:rPr>
          <w:noProof/>
          <w:sz w:val="28"/>
          <w:szCs w:val="28"/>
        </w:rPr>
        <w:drawing>
          <wp:inline distT="0" distB="0" distL="0" distR="0" wp14:anchorId="61BCBA6D" wp14:editId="2273A4D2">
            <wp:extent cx="4181387" cy="15970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3455" b="1"/>
                    <a:stretch/>
                  </pic:blipFill>
                  <pic:spPr bwMode="auto">
                    <a:xfrm>
                      <a:off x="0" y="0"/>
                      <a:ext cx="4188073" cy="1599579"/>
                    </a:xfrm>
                    <a:prstGeom prst="rect">
                      <a:avLst/>
                    </a:prstGeom>
                    <a:ln>
                      <a:noFill/>
                    </a:ln>
                    <a:extLst>
                      <a:ext uri="{53640926-AAD7-44D8-BBD7-CCE9431645EC}">
                        <a14:shadowObscured xmlns:a14="http://schemas.microsoft.com/office/drawing/2010/main"/>
                      </a:ext>
                    </a:extLst>
                  </pic:spPr>
                </pic:pic>
              </a:graphicData>
            </a:graphic>
          </wp:inline>
        </w:drawing>
      </w:r>
    </w:p>
    <w:p w14:paraId="09CC30C2" w14:textId="62BA7557" w:rsidR="000103FF" w:rsidRPr="000103FF" w:rsidRDefault="000103FF" w:rsidP="000103FF">
      <w:pPr>
        <w:pStyle w:val="ListParagraph"/>
        <w:jc w:val="center"/>
        <w:rPr>
          <w:i/>
          <w:iCs/>
        </w:rPr>
      </w:pPr>
      <w:r w:rsidRPr="000103FF">
        <w:rPr>
          <w:i/>
          <w:iCs/>
        </w:rPr>
        <w:t>Question 10: Snapshot showing code output</w:t>
      </w:r>
    </w:p>
    <w:p w14:paraId="79A6A3F9" w14:textId="77777777" w:rsidR="00F23D9D" w:rsidRDefault="00F23D9D" w:rsidP="00F23D9D">
      <w:pPr>
        <w:pStyle w:val="ListParagraph"/>
        <w:ind w:left="1080"/>
        <w:rPr>
          <w:sz w:val="28"/>
          <w:szCs w:val="28"/>
        </w:rPr>
      </w:pPr>
    </w:p>
    <w:p w14:paraId="08ED80EB" w14:textId="77777777" w:rsidR="00F23D9D" w:rsidRPr="0065366A" w:rsidRDefault="00F23D9D" w:rsidP="00F23D9D">
      <w:pPr>
        <w:pStyle w:val="ListParagraph"/>
        <w:numPr>
          <w:ilvl w:val="0"/>
          <w:numId w:val="22"/>
        </w:numPr>
        <w:rPr>
          <w:sz w:val="28"/>
          <w:szCs w:val="28"/>
        </w:rPr>
      </w:pPr>
      <w:r w:rsidRPr="00FE10B8">
        <w:rPr>
          <w:b/>
          <w:bCs/>
          <w:sz w:val="28"/>
          <w:szCs w:val="28"/>
        </w:rPr>
        <w:t>Analysis and Insights</w:t>
      </w:r>
    </w:p>
    <w:p w14:paraId="1A777BC9" w14:textId="7D4575CD" w:rsidR="00F23D9D" w:rsidRDefault="00846897" w:rsidP="00F23D9D">
      <w:pPr>
        <w:pStyle w:val="ListParagraph"/>
        <w:numPr>
          <w:ilvl w:val="1"/>
          <w:numId w:val="22"/>
        </w:numPr>
        <w:ind w:left="1080"/>
        <w:rPr>
          <w:sz w:val="28"/>
          <w:szCs w:val="28"/>
        </w:rPr>
      </w:pPr>
      <w:r>
        <w:rPr>
          <w:sz w:val="28"/>
          <w:szCs w:val="28"/>
        </w:rPr>
        <w:t>Daily Return Analysis</w:t>
      </w:r>
    </w:p>
    <w:p w14:paraId="74D47B46" w14:textId="2E893360" w:rsidR="00F23D9D" w:rsidRDefault="00846897" w:rsidP="00F23D9D">
      <w:pPr>
        <w:pStyle w:val="ListParagraph"/>
        <w:numPr>
          <w:ilvl w:val="0"/>
          <w:numId w:val="13"/>
        </w:numPr>
        <w:rPr>
          <w:sz w:val="28"/>
          <w:szCs w:val="28"/>
        </w:rPr>
      </w:pPr>
      <w:r>
        <w:rPr>
          <w:sz w:val="28"/>
          <w:szCs w:val="28"/>
        </w:rPr>
        <w:t>Using the resulting data, we observe the while the SPY ETF has the higher daily return, it also has the lowest daily return.</w:t>
      </w:r>
    </w:p>
    <w:p w14:paraId="60F8EDC7" w14:textId="4F39D178" w:rsidR="00846897" w:rsidRDefault="00846897" w:rsidP="00F23D9D">
      <w:pPr>
        <w:pStyle w:val="ListParagraph"/>
        <w:numPr>
          <w:ilvl w:val="0"/>
          <w:numId w:val="13"/>
        </w:numPr>
        <w:rPr>
          <w:sz w:val="28"/>
          <w:szCs w:val="28"/>
        </w:rPr>
      </w:pPr>
      <w:r>
        <w:rPr>
          <w:sz w:val="28"/>
          <w:szCs w:val="28"/>
        </w:rPr>
        <w:t xml:space="preserve">The SPY ETF also has the higher Average Daily return. </w:t>
      </w:r>
    </w:p>
    <w:p w14:paraId="5D27DC68" w14:textId="0D7CD42A" w:rsidR="00846897" w:rsidRDefault="00846897" w:rsidP="00F23D9D">
      <w:pPr>
        <w:pStyle w:val="ListParagraph"/>
        <w:numPr>
          <w:ilvl w:val="0"/>
          <w:numId w:val="13"/>
        </w:numPr>
        <w:rPr>
          <w:sz w:val="28"/>
          <w:szCs w:val="28"/>
        </w:rPr>
      </w:pPr>
      <w:r>
        <w:rPr>
          <w:sz w:val="28"/>
          <w:szCs w:val="28"/>
        </w:rPr>
        <w:lastRenderedPageBreak/>
        <w:t>With this knowledge the SPY seems to be a high risk and high reward kind of ETF.</w:t>
      </w:r>
    </w:p>
    <w:p w14:paraId="0645B81B" w14:textId="77777777" w:rsidR="00F23D9D" w:rsidRPr="00181F10" w:rsidRDefault="00F23D9D" w:rsidP="00181F10">
      <w:pPr>
        <w:rPr>
          <w:sz w:val="28"/>
          <w:szCs w:val="28"/>
        </w:rPr>
      </w:pPr>
    </w:p>
    <w:p w14:paraId="2A45D8C6" w14:textId="77777777" w:rsidR="00514F6A" w:rsidRDefault="00514F6A">
      <w:pPr>
        <w:rPr>
          <w:sz w:val="28"/>
          <w:szCs w:val="28"/>
        </w:rPr>
      </w:pPr>
    </w:p>
    <w:p w14:paraId="539233C2" w14:textId="2AD88AEB" w:rsidR="00846897" w:rsidRDefault="00846897">
      <w:pPr>
        <w:rPr>
          <w:sz w:val="28"/>
          <w:szCs w:val="28"/>
        </w:rPr>
      </w:pPr>
      <w:r>
        <w:rPr>
          <w:sz w:val="28"/>
          <w:szCs w:val="28"/>
        </w:rPr>
        <w:br w:type="page"/>
      </w:r>
    </w:p>
    <w:p w14:paraId="0B255066" w14:textId="5056335C" w:rsidR="00BC0E5E" w:rsidRDefault="00BC0E5E" w:rsidP="00BC0E5E">
      <w:pPr>
        <w:rPr>
          <w:sz w:val="28"/>
          <w:szCs w:val="28"/>
        </w:rPr>
      </w:pPr>
      <w:r>
        <w:rPr>
          <w:sz w:val="28"/>
          <w:szCs w:val="28"/>
        </w:rPr>
        <w:lastRenderedPageBreak/>
        <w:t>References:</w:t>
      </w:r>
    </w:p>
    <w:p w14:paraId="5533B565" w14:textId="77777777" w:rsidR="002F38FA" w:rsidRPr="002F38FA" w:rsidRDefault="00BC0E5E" w:rsidP="002F38FA">
      <w:pPr>
        <w:pStyle w:val="Bibliography"/>
        <w:rPr>
          <w:rFonts w:ascii="Aptos" w:hAnsi="Aptos"/>
          <w:sz w:val="28"/>
        </w:rPr>
      </w:pPr>
      <w:r>
        <w:rPr>
          <w:sz w:val="28"/>
          <w:szCs w:val="28"/>
        </w:rPr>
        <w:fldChar w:fldCharType="begin"/>
      </w:r>
      <w:r w:rsidR="00846897">
        <w:rPr>
          <w:sz w:val="28"/>
          <w:szCs w:val="28"/>
        </w:rPr>
        <w:instrText xml:space="preserve"> ADDIN ZOTERO_BIBL {"uncited":[],"omitted":[],"custom":[]} CSL_BIBLIOGRAPHY </w:instrText>
      </w:r>
      <w:r>
        <w:rPr>
          <w:sz w:val="28"/>
          <w:szCs w:val="28"/>
        </w:rPr>
        <w:fldChar w:fldCharType="separate"/>
      </w:r>
      <w:r w:rsidR="002F38FA" w:rsidRPr="002F38FA">
        <w:rPr>
          <w:rFonts w:ascii="Aptos" w:hAnsi="Aptos"/>
          <w:sz w:val="28"/>
        </w:rPr>
        <w:t>[1]</w:t>
      </w:r>
      <w:r w:rsidR="002F38FA" w:rsidRPr="002F38FA">
        <w:rPr>
          <w:rFonts w:ascii="Aptos" w:hAnsi="Aptos"/>
          <w:sz w:val="28"/>
        </w:rPr>
        <w:tab/>
        <w:t xml:space="preserve">“Matplotlib,” </w:t>
      </w:r>
      <w:r w:rsidR="002F38FA" w:rsidRPr="002F38FA">
        <w:rPr>
          <w:rFonts w:ascii="Aptos" w:hAnsi="Aptos"/>
          <w:i/>
          <w:iCs/>
          <w:sz w:val="28"/>
        </w:rPr>
        <w:t>Wikipedia</w:t>
      </w:r>
      <w:r w:rsidR="002F38FA" w:rsidRPr="002F38FA">
        <w:rPr>
          <w:rFonts w:ascii="Aptos" w:hAnsi="Aptos"/>
          <w:sz w:val="28"/>
        </w:rPr>
        <w:t>. Aug. 30, 2024. Accessed: Sep. 01, 2024. [Online]. Available: https://en.wikipedia.org/w/index.php?title=Matplotlib&amp;oldid=1243075914</w:t>
      </w:r>
    </w:p>
    <w:p w14:paraId="3BC2C9D2" w14:textId="77777777" w:rsidR="002F38FA" w:rsidRPr="002F38FA" w:rsidRDefault="002F38FA" w:rsidP="002F38FA">
      <w:pPr>
        <w:pStyle w:val="Bibliography"/>
        <w:rPr>
          <w:rFonts w:ascii="Aptos" w:hAnsi="Aptos"/>
          <w:sz w:val="28"/>
        </w:rPr>
      </w:pPr>
      <w:r w:rsidRPr="002F38FA">
        <w:rPr>
          <w:rFonts w:ascii="Aptos" w:hAnsi="Aptos"/>
          <w:sz w:val="28"/>
        </w:rPr>
        <w:t>[2]</w:t>
      </w:r>
      <w:r w:rsidRPr="002F38FA">
        <w:rPr>
          <w:rFonts w:ascii="Aptos" w:hAnsi="Aptos"/>
          <w:sz w:val="28"/>
        </w:rPr>
        <w:tab/>
        <w:t xml:space="preserve">“pandas (software),” </w:t>
      </w:r>
      <w:r w:rsidRPr="002F38FA">
        <w:rPr>
          <w:rFonts w:ascii="Aptos" w:hAnsi="Aptos"/>
          <w:i/>
          <w:iCs/>
          <w:sz w:val="28"/>
        </w:rPr>
        <w:t>Wikipedia</w:t>
      </w:r>
      <w:r w:rsidRPr="002F38FA">
        <w:rPr>
          <w:rFonts w:ascii="Aptos" w:hAnsi="Aptos"/>
          <w:sz w:val="28"/>
        </w:rPr>
        <w:t>. Jul. 15, 2024. Accessed: Sep. 01, 2024. [Online]. Available: https://en.wikipedia.org/w/index.php?title=Pandas_(software)&amp;oldid=1234683004</w:t>
      </w:r>
    </w:p>
    <w:p w14:paraId="3AC546DF" w14:textId="77777777" w:rsidR="002F38FA" w:rsidRPr="002F38FA" w:rsidRDefault="002F38FA" w:rsidP="002F38FA">
      <w:pPr>
        <w:pStyle w:val="Bibliography"/>
        <w:rPr>
          <w:rFonts w:ascii="Aptos" w:hAnsi="Aptos"/>
          <w:sz w:val="28"/>
        </w:rPr>
      </w:pPr>
      <w:r w:rsidRPr="002F38FA">
        <w:rPr>
          <w:rFonts w:ascii="Aptos" w:hAnsi="Aptos"/>
          <w:sz w:val="28"/>
        </w:rPr>
        <w:t>[3]</w:t>
      </w:r>
      <w:r w:rsidRPr="002F38FA">
        <w:rPr>
          <w:rFonts w:ascii="Aptos" w:hAnsi="Aptos"/>
          <w:sz w:val="28"/>
        </w:rPr>
        <w:tab/>
        <w:t>“math — Mathematical functions,” Python documentation. Accessed: Sep. 01, 2024. [Online]. Available: https://docs.python.org/3/library/math.html</w:t>
      </w:r>
    </w:p>
    <w:p w14:paraId="3D3C9AB9" w14:textId="77777777" w:rsidR="002F38FA" w:rsidRPr="002F38FA" w:rsidRDefault="002F38FA" w:rsidP="002F38FA">
      <w:pPr>
        <w:pStyle w:val="Bibliography"/>
        <w:rPr>
          <w:rFonts w:ascii="Aptos" w:hAnsi="Aptos"/>
          <w:sz w:val="28"/>
        </w:rPr>
      </w:pPr>
      <w:r w:rsidRPr="002F38FA">
        <w:rPr>
          <w:rFonts w:ascii="Aptos" w:hAnsi="Aptos"/>
          <w:sz w:val="28"/>
        </w:rPr>
        <w:t>[4]</w:t>
      </w:r>
      <w:r w:rsidRPr="002F38FA">
        <w:rPr>
          <w:rFonts w:ascii="Aptos" w:hAnsi="Aptos"/>
          <w:sz w:val="28"/>
        </w:rPr>
        <w:tab/>
        <w:t>R. Python, “NumPy Tutorial: Your First Steps Into Data Science in Python – Real Python.” Accessed: Sep. 02, 2024. [Online]. Available: https://realpython.com/numpy-tutorial/</w:t>
      </w:r>
    </w:p>
    <w:p w14:paraId="59089082" w14:textId="77777777" w:rsidR="002F38FA" w:rsidRPr="002F38FA" w:rsidRDefault="002F38FA" w:rsidP="002F38FA">
      <w:pPr>
        <w:pStyle w:val="Bibliography"/>
        <w:rPr>
          <w:rFonts w:ascii="Aptos" w:hAnsi="Aptos"/>
          <w:sz w:val="28"/>
        </w:rPr>
      </w:pPr>
      <w:r w:rsidRPr="002F38FA">
        <w:rPr>
          <w:rFonts w:ascii="Aptos" w:hAnsi="Aptos"/>
          <w:sz w:val="28"/>
        </w:rPr>
        <w:t>[5]</w:t>
      </w:r>
      <w:r w:rsidRPr="002F38FA">
        <w:rPr>
          <w:rFonts w:ascii="Aptos" w:hAnsi="Aptos"/>
          <w:sz w:val="28"/>
        </w:rPr>
        <w:tab/>
        <w:t>K. S. Kruszelnicki, “Folding paper.” Accessed: Sep. 01, 2024. [Online]. Available: https://www.abc.net.au/science/articles/2005/12/21/1523497.htm</w:t>
      </w:r>
    </w:p>
    <w:p w14:paraId="389CBB3F" w14:textId="77777777" w:rsidR="002F38FA" w:rsidRPr="002F38FA" w:rsidRDefault="002F38FA" w:rsidP="002F38FA">
      <w:pPr>
        <w:pStyle w:val="Bibliography"/>
        <w:rPr>
          <w:rFonts w:ascii="Aptos" w:hAnsi="Aptos"/>
          <w:sz w:val="28"/>
        </w:rPr>
      </w:pPr>
      <w:r w:rsidRPr="002F38FA">
        <w:rPr>
          <w:rFonts w:ascii="Aptos" w:hAnsi="Aptos"/>
          <w:sz w:val="28"/>
        </w:rPr>
        <w:t>[6]</w:t>
      </w:r>
      <w:r w:rsidRPr="002F38FA">
        <w:rPr>
          <w:rFonts w:ascii="Aptos" w:hAnsi="Aptos"/>
          <w:sz w:val="28"/>
        </w:rPr>
        <w:tab/>
        <w:t xml:space="preserve">“Exponential decay,” </w:t>
      </w:r>
      <w:r w:rsidRPr="002F38FA">
        <w:rPr>
          <w:rFonts w:ascii="Aptos" w:hAnsi="Aptos"/>
          <w:i/>
          <w:iCs/>
          <w:sz w:val="28"/>
        </w:rPr>
        <w:t>Wikipedia</w:t>
      </w:r>
      <w:r w:rsidRPr="002F38FA">
        <w:rPr>
          <w:rFonts w:ascii="Aptos" w:hAnsi="Aptos"/>
          <w:sz w:val="28"/>
        </w:rPr>
        <w:t>. Jun. 07, 2024. Accessed: Sep. 01, 2024. [Online]. Available: https://en.wikipedia.org/w/index.php?title=Exponential_decay&amp;oldid=1227744550</w:t>
      </w:r>
    </w:p>
    <w:p w14:paraId="6FC82891" w14:textId="77777777" w:rsidR="002F38FA" w:rsidRPr="002F38FA" w:rsidRDefault="002F38FA" w:rsidP="002F38FA">
      <w:pPr>
        <w:pStyle w:val="Bibliography"/>
        <w:rPr>
          <w:rFonts w:ascii="Aptos" w:hAnsi="Aptos"/>
          <w:sz w:val="28"/>
        </w:rPr>
      </w:pPr>
      <w:r w:rsidRPr="002F38FA">
        <w:rPr>
          <w:rFonts w:ascii="Aptos" w:hAnsi="Aptos"/>
          <w:sz w:val="28"/>
        </w:rPr>
        <w:t>[7]</w:t>
      </w:r>
      <w:r w:rsidRPr="002F38FA">
        <w:rPr>
          <w:rFonts w:ascii="Aptos" w:hAnsi="Aptos"/>
          <w:sz w:val="28"/>
        </w:rPr>
        <w:tab/>
        <w:t>“Growth Rates: Formula, How to Calculate, and Definition,” Investopedia. Accessed: Sep. 02, 2024. [Online]. Available: https://www.investopedia.com/terms/g/growthrates.asp</w:t>
      </w:r>
    </w:p>
    <w:p w14:paraId="6CC923DB" w14:textId="77777777" w:rsidR="002F38FA" w:rsidRPr="002F38FA" w:rsidRDefault="002F38FA" w:rsidP="002F38FA">
      <w:pPr>
        <w:pStyle w:val="Bibliography"/>
        <w:rPr>
          <w:rFonts w:ascii="Aptos" w:hAnsi="Aptos"/>
          <w:sz w:val="28"/>
        </w:rPr>
      </w:pPr>
      <w:r w:rsidRPr="002F38FA">
        <w:rPr>
          <w:rFonts w:ascii="Aptos" w:hAnsi="Aptos"/>
          <w:sz w:val="28"/>
        </w:rPr>
        <w:t>[8]</w:t>
      </w:r>
      <w:r w:rsidRPr="002F38FA">
        <w:rPr>
          <w:rFonts w:ascii="Aptos" w:hAnsi="Aptos"/>
          <w:sz w:val="28"/>
        </w:rPr>
        <w:tab/>
        <w:t>“Python | Pandas dataframe.pct_change(),” GeeksforGeeks. Accessed: Sep. 02, 2024. [Online]. Available: https://www.geeksforgeeks.org/python-pandas-dataframe-pct_change/</w:t>
      </w:r>
    </w:p>
    <w:p w14:paraId="1D247766" w14:textId="76ADE7E2" w:rsidR="00BC0E5E" w:rsidRDefault="00BC0E5E" w:rsidP="00BC0E5E">
      <w:pPr>
        <w:rPr>
          <w:sz w:val="28"/>
          <w:szCs w:val="28"/>
        </w:rPr>
      </w:pPr>
      <w:r>
        <w:rPr>
          <w:sz w:val="28"/>
          <w:szCs w:val="28"/>
        </w:rPr>
        <w:fldChar w:fldCharType="end"/>
      </w:r>
    </w:p>
    <w:p w14:paraId="411529A4" w14:textId="77777777" w:rsidR="002140C5" w:rsidRDefault="002140C5" w:rsidP="002140C5">
      <w:pPr>
        <w:rPr>
          <w:sz w:val="28"/>
          <w:szCs w:val="28"/>
        </w:rPr>
      </w:pPr>
    </w:p>
    <w:p w14:paraId="3F2DC641" w14:textId="77777777" w:rsidR="00E37CBB" w:rsidRDefault="00E37CBB" w:rsidP="002140C5">
      <w:pPr>
        <w:rPr>
          <w:sz w:val="28"/>
          <w:szCs w:val="28"/>
        </w:rPr>
      </w:pPr>
    </w:p>
    <w:p w14:paraId="1F1C062F" w14:textId="77777777" w:rsidR="006E7A78" w:rsidRDefault="006E7A78" w:rsidP="002140C5">
      <w:pPr>
        <w:rPr>
          <w:sz w:val="28"/>
          <w:szCs w:val="28"/>
        </w:rPr>
      </w:pPr>
    </w:p>
    <w:p w14:paraId="7BC1D769" w14:textId="77777777" w:rsidR="006E7A78" w:rsidRDefault="006E7A78" w:rsidP="002140C5">
      <w:pPr>
        <w:rPr>
          <w:sz w:val="28"/>
          <w:szCs w:val="28"/>
        </w:rPr>
      </w:pPr>
    </w:p>
    <w:p w14:paraId="67D2697D" w14:textId="77777777" w:rsidR="006E7A78" w:rsidRDefault="006E7A78" w:rsidP="002140C5">
      <w:pPr>
        <w:rPr>
          <w:sz w:val="28"/>
          <w:szCs w:val="28"/>
        </w:rPr>
      </w:pPr>
    </w:p>
    <w:p w14:paraId="5BF0722F" w14:textId="77777777" w:rsidR="006E7A78" w:rsidRDefault="006E7A78" w:rsidP="002140C5">
      <w:pPr>
        <w:rPr>
          <w:sz w:val="28"/>
          <w:szCs w:val="28"/>
        </w:rPr>
      </w:pPr>
    </w:p>
    <w:p w14:paraId="4030117A" w14:textId="77777777" w:rsidR="00667124" w:rsidRPr="00DF3965" w:rsidRDefault="00667124"/>
    <w:sectPr w:rsidR="00667124" w:rsidRPr="00DF3965">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69B61" w14:textId="77777777" w:rsidR="0013668A" w:rsidRDefault="0013668A" w:rsidP="00DF3965">
      <w:pPr>
        <w:spacing w:after="0" w:line="240" w:lineRule="auto"/>
      </w:pPr>
      <w:r>
        <w:separator/>
      </w:r>
    </w:p>
  </w:endnote>
  <w:endnote w:type="continuationSeparator" w:id="0">
    <w:p w14:paraId="3D64CF0B" w14:textId="77777777" w:rsidR="0013668A" w:rsidRDefault="0013668A"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7A20F" w14:textId="77777777" w:rsidR="0013668A" w:rsidRDefault="0013668A" w:rsidP="00DF3965">
      <w:pPr>
        <w:spacing w:after="0" w:line="240" w:lineRule="auto"/>
      </w:pPr>
      <w:r>
        <w:separator/>
      </w:r>
    </w:p>
  </w:footnote>
  <w:footnote w:type="continuationSeparator" w:id="0">
    <w:p w14:paraId="55E04E98" w14:textId="77777777" w:rsidR="0013668A" w:rsidRDefault="0013668A"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1"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7"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2"/>
  </w:num>
  <w:num w:numId="2" w16cid:durableId="1296790544">
    <w:abstractNumId w:val="9"/>
  </w:num>
  <w:num w:numId="3" w16cid:durableId="1589920285">
    <w:abstractNumId w:val="21"/>
  </w:num>
  <w:num w:numId="4" w16cid:durableId="41752271">
    <w:abstractNumId w:val="13"/>
  </w:num>
  <w:num w:numId="5" w16cid:durableId="1260404502">
    <w:abstractNumId w:val="0"/>
  </w:num>
  <w:num w:numId="6" w16cid:durableId="652872168">
    <w:abstractNumId w:val="12"/>
  </w:num>
  <w:num w:numId="7" w16cid:durableId="418798727">
    <w:abstractNumId w:val="17"/>
  </w:num>
  <w:num w:numId="8" w16cid:durableId="698816620">
    <w:abstractNumId w:val="23"/>
  </w:num>
  <w:num w:numId="9" w16cid:durableId="556401011">
    <w:abstractNumId w:val="16"/>
  </w:num>
  <w:num w:numId="10" w16cid:durableId="1518076372">
    <w:abstractNumId w:val="15"/>
  </w:num>
  <w:num w:numId="11" w16cid:durableId="365833342">
    <w:abstractNumId w:val="1"/>
  </w:num>
  <w:num w:numId="12" w16cid:durableId="901405098">
    <w:abstractNumId w:val="2"/>
  </w:num>
  <w:num w:numId="13" w16cid:durableId="1748916961">
    <w:abstractNumId w:val="11"/>
  </w:num>
  <w:num w:numId="14" w16cid:durableId="766534634">
    <w:abstractNumId w:val="20"/>
  </w:num>
  <w:num w:numId="15" w16cid:durableId="1396511513">
    <w:abstractNumId w:val="4"/>
  </w:num>
  <w:num w:numId="16" w16cid:durableId="1879468573">
    <w:abstractNumId w:val="7"/>
  </w:num>
  <w:num w:numId="17" w16cid:durableId="322702838">
    <w:abstractNumId w:val="10"/>
  </w:num>
  <w:num w:numId="18" w16cid:durableId="21589191">
    <w:abstractNumId w:val="19"/>
  </w:num>
  <w:num w:numId="19" w16cid:durableId="781145962">
    <w:abstractNumId w:val="8"/>
  </w:num>
  <w:num w:numId="20" w16cid:durableId="1759868718">
    <w:abstractNumId w:val="14"/>
  </w:num>
  <w:num w:numId="21" w16cid:durableId="35861737">
    <w:abstractNumId w:val="3"/>
  </w:num>
  <w:num w:numId="22" w16cid:durableId="261648376">
    <w:abstractNumId w:val="5"/>
  </w:num>
  <w:num w:numId="23" w16cid:durableId="1653675289">
    <w:abstractNumId w:val="18"/>
  </w:num>
  <w:num w:numId="24" w16cid:durableId="9286618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20120"/>
    <w:rsid w:val="00020BCD"/>
    <w:rsid w:val="00043820"/>
    <w:rsid w:val="00044D14"/>
    <w:rsid w:val="00074178"/>
    <w:rsid w:val="00107829"/>
    <w:rsid w:val="00113185"/>
    <w:rsid w:val="001175B8"/>
    <w:rsid w:val="00130705"/>
    <w:rsid w:val="0013668A"/>
    <w:rsid w:val="00181F10"/>
    <w:rsid w:val="001904B1"/>
    <w:rsid w:val="00196C4F"/>
    <w:rsid w:val="001A1068"/>
    <w:rsid w:val="001A642E"/>
    <w:rsid w:val="002049DA"/>
    <w:rsid w:val="002140C5"/>
    <w:rsid w:val="00216419"/>
    <w:rsid w:val="0026532C"/>
    <w:rsid w:val="0026752D"/>
    <w:rsid w:val="002D6ECB"/>
    <w:rsid w:val="002E212E"/>
    <w:rsid w:val="002F38FA"/>
    <w:rsid w:val="00301C89"/>
    <w:rsid w:val="00302E43"/>
    <w:rsid w:val="00305DEC"/>
    <w:rsid w:val="00335C9A"/>
    <w:rsid w:val="003429B7"/>
    <w:rsid w:val="003452E8"/>
    <w:rsid w:val="00360044"/>
    <w:rsid w:val="003B61B1"/>
    <w:rsid w:val="003E6BB9"/>
    <w:rsid w:val="003F1E86"/>
    <w:rsid w:val="004307A5"/>
    <w:rsid w:val="00450B7E"/>
    <w:rsid w:val="004879EC"/>
    <w:rsid w:val="004C1BA3"/>
    <w:rsid w:val="004D52B7"/>
    <w:rsid w:val="004E037C"/>
    <w:rsid w:val="005138EB"/>
    <w:rsid w:val="00514F6A"/>
    <w:rsid w:val="00534A0B"/>
    <w:rsid w:val="0054116F"/>
    <w:rsid w:val="005759C6"/>
    <w:rsid w:val="00594427"/>
    <w:rsid w:val="005E00AD"/>
    <w:rsid w:val="00623857"/>
    <w:rsid w:val="0063042E"/>
    <w:rsid w:val="00632491"/>
    <w:rsid w:val="0065366A"/>
    <w:rsid w:val="00667124"/>
    <w:rsid w:val="0067393A"/>
    <w:rsid w:val="00676B67"/>
    <w:rsid w:val="006A71F8"/>
    <w:rsid w:val="006B00AC"/>
    <w:rsid w:val="006B13E6"/>
    <w:rsid w:val="006C217F"/>
    <w:rsid w:val="006C5B2A"/>
    <w:rsid w:val="006E7A78"/>
    <w:rsid w:val="006F05D0"/>
    <w:rsid w:val="006F428D"/>
    <w:rsid w:val="0073295E"/>
    <w:rsid w:val="0076402C"/>
    <w:rsid w:val="00771468"/>
    <w:rsid w:val="0078609F"/>
    <w:rsid w:val="00793F2A"/>
    <w:rsid w:val="007D07FF"/>
    <w:rsid w:val="007F2851"/>
    <w:rsid w:val="00804F55"/>
    <w:rsid w:val="00810038"/>
    <w:rsid w:val="00846897"/>
    <w:rsid w:val="00851AA2"/>
    <w:rsid w:val="00886566"/>
    <w:rsid w:val="008C06CF"/>
    <w:rsid w:val="00906640"/>
    <w:rsid w:val="00915B93"/>
    <w:rsid w:val="009278A5"/>
    <w:rsid w:val="00972E8E"/>
    <w:rsid w:val="00985AE1"/>
    <w:rsid w:val="00991944"/>
    <w:rsid w:val="00991FB9"/>
    <w:rsid w:val="009A4A65"/>
    <w:rsid w:val="00A342FA"/>
    <w:rsid w:val="00A9175F"/>
    <w:rsid w:val="00B34397"/>
    <w:rsid w:val="00BA27DF"/>
    <w:rsid w:val="00BC0E5E"/>
    <w:rsid w:val="00BD02C8"/>
    <w:rsid w:val="00BD16D1"/>
    <w:rsid w:val="00C207C9"/>
    <w:rsid w:val="00C40489"/>
    <w:rsid w:val="00CB164D"/>
    <w:rsid w:val="00CE2FBA"/>
    <w:rsid w:val="00D13A36"/>
    <w:rsid w:val="00D54368"/>
    <w:rsid w:val="00D6547E"/>
    <w:rsid w:val="00D852B0"/>
    <w:rsid w:val="00D86ADA"/>
    <w:rsid w:val="00D902D7"/>
    <w:rsid w:val="00D93B0B"/>
    <w:rsid w:val="00DB1411"/>
    <w:rsid w:val="00DB7919"/>
    <w:rsid w:val="00DD281F"/>
    <w:rsid w:val="00DF3965"/>
    <w:rsid w:val="00DF3F88"/>
    <w:rsid w:val="00E37CBB"/>
    <w:rsid w:val="00E50FE1"/>
    <w:rsid w:val="00E52683"/>
    <w:rsid w:val="00E756A6"/>
    <w:rsid w:val="00EA5986"/>
    <w:rsid w:val="00EC394D"/>
    <w:rsid w:val="00ED1211"/>
    <w:rsid w:val="00EE7FA8"/>
    <w:rsid w:val="00EF7F6B"/>
    <w:rsid w:val="00F0512B"/>
    <w:rsid w:val="00F23D9D"/>
    <w:rsid w:val="00F24442"/>
    <w:rsid w:val="00F61C8C"/>
    <w:rsid w:val="00F663CC"/>
    <w:rsid w:val="00F66FAA"/>
    <w:rsid w:val="00F95804"/>
    <w:rsid w:val="00FA6DB2"/>
    <w:rsid w:val="00FC333D"/>
    <w:rsid w:val="00FE10B8"/>
    <w:rsid w:val="00FF01EF"/>
    <w:rsid w:val="00FF13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D9D"/>
  </w:style>
  <w:style w:type="paragraph" w:styleId="Heading1">
    <w:name w:val="heading 1"/>
    <w:basedOn w:val="Normal"/>
    <w:next w:val="Normal"/>
    <w:link w:val="Heading1Char"/>
    <w:uiPriority w:val="9"/>
    <w:qFormat/>
    <w:rsid w:val="00CE2F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2F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F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2F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7</TotalTime>
  <Pages>19</Pages>
  <Words>5570</Words>
  <Characters>3175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Ahugari</cp:lastModifiedBy>
  <cp:revision>98</cp:revision>
  <cp:lastPrinted>2024-09-02T11:07:00Z</cp:lastPrinted>
  <dcterms:created xsi:type="dcterms:W3CDTF">2024-08-29T13:14:00Z</dcterms:created>
  <dcterms:modified xsi:type="dcterms:W3CDTF">2024-09-0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eWVvOJ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